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E6D98A" w14:textId="71D5DD05" w:rsidR="006F3284" w:rsidRDefault="00C029E2" w:rsidP="0018754A">
      <w:r w:rsidRPr="00C029E2">
        <w:drawing>
          <wp:anchor distT="0" distB="0" distL="114300" distR="114300" simplePos="0" relativeHeight="251660288" behindDoc="1" locked="0" layoutInCell="1" allowOverlap="1" wp14:anchorId="3A880CA2" wp14:editId="2E5AACC2">
            <wp:simplePos x="0" y="0"/>
            <wp:positionH relativeFrom="margin">
              <wp:posOffset>5075640</wp:posOffset>
            </wp:positionH>
            <wp:positionV relativeFrom="margin">
              <wp:posOffset>-152331</wp:posOffset>
            </wp:positionV>
            <wp:extent cx="922655" cy="846455"/>
            <wp:effectExtent l="0" t="0" r="0" b="0"/>
            <wp:wrapNone/>
            <wp:docPr id="13" name="Picture 6" descr="Backup_of_Red Black KCL log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Backup_of_Red Black KCL logo"/>
                    <pic:cNvPicPr>
                      <a:picLocks/>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922655" cy="8464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3B32F9" w14:textId="3DB6D0E5" w:rsidR="006F3284" w:rsidRDefault="00C029E2" w:rsidP="0018754A">
      <w:r w:rsidRPr="00C029E2">
        <mc:AlternateContent>
          <mc:Choice Requires="wps">
            <w:drawing>
              <wp:anchor distT="0" distB="0" distL="114300" distR="114300" simplePos="0" relativeHeight="251659264" behindDoc="0" locked="1" layoutInCell="1" allowOverlap="1" wp14:anchorId="676E5445" wp14:editId="64A509E7">
                <wp:simplePos x="0" y="0"/>
                <wp:positionH relativeFrom="margin">
                  <wp:posOffset>0</wp:posOffset>
                </wp:positionH>
                <wp:positionV relativeFrom="margin">
                  <wp:posOffset>-149225</wp:posOffset>
                </wp:positionV>
                <wp:extent cx="2171700" cy="1028700"/>
                <wp:effectExtent l="0" t="0" r="0" b="0"/>
                <wp:wrapNone/>
                <wp:docPr id="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171700" cy="1028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47ACB5" w14:textId="77777777" w:rsidR="00C029E2" w:rsidRPr="00030FB8" w:rsidRDefault="00C029E2" w:rsidP="00C029E2">
                            <w:pPr>
                              <w:rPr>
                                <w:rFonts w:ascii="Impact" w:hAnsi="Impact"/>
                                <w:sz w:val="22"/>
                                <w:szCs w:val="22"/>
                              </w:rPr>
                            </w:pPr>
                            <w:r w:rsidRPr="00030FB8">
                              <w:rPr>
                                <w:rFonts w:ascii="Impact" w:hAnsi="Impact"/>
                                <w:sz w:val="22"/>
                                <w:szCs w:val="22"/>
                              </w:rPr>
                              <w:t>Guy’s, King’s</w:t>
                            </w:r>
                            <w:r>
                              <w:rPr>
                                <w:rFonts w:ascii="Impact" w:hAnsi="Impact"/>
                                <w:sz w:val="22"/>
                                <w:szCs w:val="22"/>
                              </w:rPr>
                              <w:t xml:space="preserve"> </w:t>
                            </w:r>
                            <w:r w:rsidRPr="00030FB8">
                              <w:rPr>
                                <w:rFonts w:ascii="Impact" w:hAnsi="Impact"/>
                                <w:sz w:val="22"/>
                                <w:szCs w:val="22"/>
                              </w:rPr>
                              <w:t>and St</w:t>
                            </w:r>
                            <w:r>
                              <w:rPr>
                                <w:rFonts w:ascii="Impact" w:hAnsi="Impact"/>
                                <w:sz w:val="22"/>
                                <w:szCs w:val="22"/>
                              </w:rPr>
                              <w:t>.</w:t>
                            </w:r>
                            <w:r w:rsidRPr="00030FB8">
                              <w:rPr>
                                <w:rFonts w:ascii="Impact" w:hAnsi="Impact"/>
                                <w:sz w:val="22"/>
                                <w:szCs w:val="22"/>
                              </w:rPr>
                              <w:t xml:space="preserve"> Thomas’</w:t>
                            </w:r>
                          </w:p>
                          <w:p w14:paraId="1BB95DFE" w14:textId="77777777" w:rsidR="00C029E2" w:rsidRPr="00030FB8" w:rsidRDefault="00C029E2" w:rsidP="00C029E2">
                            <w:pPr>
                              <w:rPr>
                                <w:rFonts w:ascii="Impact" w:hAnsi="Impact"/>
                                <w:sz w:val="22"/>
                                <w:szCs w:val="22"/>
                              </w:rPr>
                            </w:pPr>
                            <w:r>
                              <w:rPr>
                                <w:rFonts w:ascii="Impact" w:hAnsi="Impact"/>
                                <w:sz w:val="22"/>
                                <w:szCs w:val="22"/>
                              </w:rPr>
                              <w:t>Faculty of Life Sciences and</w:t>
                            </w:r>
                            <w:r w:rsidRPr="00030FB8">
                              <w:rPr>
                                <w:rFonts w:ascii="Impact" w:hAnsi="Impact"/>
                                <w:sz w:val="22"/>
                                <w:szCs w:val="22"/>
                              </w:rPr>
                              <w:t xml:space="preserve"> Medicine</w:t>
                            </w:r>
                          </w:p>
                          <w:p w14:paraId="3157A2A1" w14:textId="77777777" w:rsidR="00C029E2" w:rsidRPr="00061DC4" w:rsidRDefault="00C029E2" w:rsidP="00C029E2">
                            <w:pPr>
                              <w:ind w:right="-271"/>
                              <w:rPr>
                                <w:rFonts w:ascii="Helvetica Narrow" w:hAnsi="Helvetica Narrow" w:cs="Arial"/>
                                <w:sz w:val="22"/>
                                <w:szCs w:val="22"/>
                              </w:rPr>
                            </w:pPr>
                            <w:r>
                              <w:rPr>
                                <w:rFonts w:ascii="Helvetica Narrow" w:hAnsi="Helvetica Narrow" w:cs="Arial"/>
                                <w:sz w:val="22"/>
                                <w:szCs w:val="22"/>
                              </w:rPr>
                              <w:t>School</w:t>
                            </w:r>
                            <w:r w:rsidRPr="00030FB8">
                              <w:rPr>
                                <w:rFonts w:ascii="Helvetica Narrow" w:hAnsi="Helvetica Narrow" w:cs="Arial"/>
                                <w:sz w:val="22"/>
                                <w:szCs w:val="22"/>
                              </w:rPr>
                              <w:t xml:space="preserve"> of</w:t>
                            </w:r>
                            <w:r>
                              <w:rPr>
                                <w:rFonts w:ascii="Helvetica Narrow" w:hAnsi="Helvetica Narrow" w:cs="Arial"/>
                                <w:sz w:val="22"/>
                                <w:szCs w:val="22"/>
                              </w:rPr>
                              <w:t xml:space="preserve"> Biomedical Engineering and </w:t>
                            </w:r>
                            <w:r w:rsidRPr="00030FB8">
                              <w:rPr>
                                <w:rFonts w:ascii="Helvetica Narrow" w:hAnsi="Helvetica Narrow" w:cs="Arial"/>
                                <w:sz w:val="22"/>
                                <w:szCs w:val="22"/>
                              </w:rPr>
                              <w:t>Imaging Science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76E5445" id="_x0000_t202" coordsize="21600,21600" o:spt="202" path="m,l,21600r21600,l21600,xe">
                <v:stroke joinstyle="miter"/>
                <v:path gradientshapeok="t" o:connecttype="rect"/>
              </v:shapetype>
              <v:shape id="Text Box 5" o:spid="_x0000_s1026" type="#_x0000_t202" style="position:absolute;margin-left:0;margin-top:-11.75pt;width:171pt;height:81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" filled="f" stroked="f">
                <v:path arrowok="t"/>
                <v:textbox inset="0,0,0,0">
                  <w:txbxContent>
                    <w:p w14:paraId="1F47ACB5" w14:textId="77777777" w:rsidR="00C029E2" w:rsidRPr="00030FB8" w:rsidRDefault="00C029E2" w:rsidP="00C029E2">
                      <w:pPr>
                        <w:rPr>
                          <w:rFonts w:ascii="Impact" w:hAnsi="Impact"/>
                          <w:sz w:val="22"/>
                          <w:szCs w:val="22"/>
                        </w:rPr>
                      </w:pPr>
                      <w:r w:rsidRPr="00030FB8">
                        <w:rPr>
                          <w:rFonts w:ascii="Impact" w:hAnsi="Impact"/>
                          <w:sz w:val="22"/>
                          <w:szCs w:val="22"/>
                        </w:rPr>
                        <w:t>Guy’s, King’s</w:t>
                      </w:r>
                      <w:r>
                        <w:rPr>
                          <w:rFonts w:ascii="Impact" w:hAnsi="Impact"/>
                          <w:sz w:val="22"/>
                          <w:szCs w:val="22"/>
                        </w:rPr>
                        <w:t xml:space="preserve"> </w:t>
                      </w:r>
                      <w:r w:rsidRPr="00030FB8">
                        <w:rPr>
                          <w:rFonts w:ascii="Impact" w:hAnsi="Impact"/>
                          <w:sz w:val="22"/>
                          <w:szCs w:val="22"/>
                        </w:rPr>
                        <w:t>and St</w:t>
                      </w:r>
                      <w:r>
                        <w:rPr>
                          <w:rFonts w:ascii="Impact" w:hAnsi="Impact"/>
                          <w:sz w:val="22"/>
                          <w:szCs w:val="22"/>
                        </w:rPr>
                        <w:t>.</w:t>
                      </w:r>
                      <w:r w:rsidRPr="00030FB8">
                        <w:rPr>
                          <w:rFonts w:ascii="Impact" w:hAnsi="Impact"/>
                          <w:sz w:val="22"/>
                          <w:szCs w:val="22"/>
                        </w:rPr>
                        <w:t xml:space="preserve"> Thomas’</w:t>
                      </w:r>
                    </w:p>
                    <w:p w14:paraId="1BB95DFE" w14:textId="77777777" w:rsidR="00C029E2" w:rsidRPr="00030FB8" w:rsidRDefault="00C029E2" w:rsidP="00C029E2">
                      <w:pPr>
                        <w:rPr>
                          <w:rFonts w:ascii="Impact" w:hAnsi="Impact"/>
                          <w:sz w:val="22"/>
                          <w:szCs w:val="22"/>
                        </w:rPr>
                      </w:pPr>
                      <w:r>
                        <w:rPr>
                          <w:rFonts w:ascii="Impact" w:hAnsi="Impact"/>
                          <w:sz w:val="22"/>
                          <w:szCs w:val="22"/>
                        </w:rPr>
                        <w:t>Faculty of Life Sciences and</w:t>
                      </w:r>
                      <w:r w:rsidRPr="00030FB8">
                        <w:rPr>
                          <w:rFonts w:ascii="Impact" w:hAnsi="Impact"/>
                          <w:sz w:val="22"/>
                          <w:szCs w:val="22"/>
                        </w:rPr>
                        <w:t xml:space="preserve"> Medicine</w:t>
                      </w:r>
                    </w:p>
                    <w:p w14:paraId="3157A2A1" w14:textId="77777777" w:rsidR="00C029E2" w:rsidRPr="00061DC4" w:rsidRDefault="00C029E2" w:rsidP="00C029E2">
                      <w:pPr>
                        <w:ind w:right="-271"/>
                        <w:rPr>
                          <w:rFonts w:ascii="Helvetica Narrow" w:hAnsi="Helvetica Narrow" w:cs="Arial"/>
                          <w:sz w:val="22"/>
                          <w:szCs w:val="22"/>
                        </w:rPr>
                      </w:pPr>
                      <w:r>
                        <w:rPr>
                          <w:rFonts w:ascii="Helvetica Narrow" w:hAnsi="Helvetica Narrow" w:cs="Arial"/>
                          <w:sz w:val="22"/>
                          <w:szCs w:val="22"/>
                        </w:rPr>
                        <w:t>School</w:t>
                      </w:r>
                      <w:r w:rsidRPr="00030FB8">
                        <w:rPr>
                          <w:rFonts w:ascii="Helvetica Narrow" w:hAnsi="Helvetica Narrow" w:cs="Arial"/>
                          <w:sz w:val="22"/>
                          <w:szCs w:val="22"/>
                        </w:rPr>
                        <w:t xml:space="preserve"> of</w:t>
                      </w:r>
                      <w:r>
                        <w:rPr>
                          <w:rFonts w:ascii="Helvetica Narrow" w:hAnsi="Helvetica Narrow" w:cs="Arial"/>
                          <w:sz w:val="22"/>
                          <w:szCs w:val="22"/>
                        </w:rPr>
                        <w:t xml:space="preserve"> Biomedical Engineering and </w:t>
                      </w:r>
                      <w:r w:rsidRPr="00030FB8">
                        <w:rPr>
                          <w:rFonts w:ascii="Helvetica Narrow" w:hAnsi="Helvetica Narrow" w:cs="Arial"/>
                          <w:sz w:val="22"/>
                          <w:szCs w:val="22"/>
                        </w:rPr>
                        <w:t>Imaging Sciences</w:t>
                      </w:r>
                    </w:p>
                  </w:txbxContent>
                </v:textbox>
                <w10:wrap anchorx="margin" anchory="margin"/>
                <w10:anchorlock/>
              </v:shape>
            </w:pict>
          </mc:Fallback>
        </mc:AlternateContent>
      </w:r>
    </w:p>
    <w:p w14:paraId="5017C8C4" w14:textId="77777777" w:rsidR="00C029E2" w:rsidRDefault="00C029E2" w:rsidP="0018754A"/>
    <w:p w14:paraId="692BFDC6" w14:textId="2978C61F" w:rsidR="00C029E2" w:rsidRDefault="00C029E2" w:rsidP="0018754A">
      <w:r w:rsidRPr="00C029E2">
        <mc:AlternateContent>
          <mc:Choice Requires="wps">
            <w:drawing>
              <wp:anchor distT="0" distB="0" distL="114300" distR="114300" simplePos="0" relativeHeight="251661312" behindDoc="0" locked="0" layoutInCell="1" allowOverlap="1" wp14:anchorId="53A14904" wp14:editId="388095E8">
                <wp:simplePos x="0" y="0"/>
                <wp:positionH relativeFrom="column">
                  <wp:posOffset>3393440</wp:posOffset>
                </wp:positionH>
                <wp:positionV relativeFrom="paragraph">
                  <wp:posOffset>141605</wp:posOffset>
                </wp:positionV>
                <wp:extent cx="2743200" cy="1449705"/>
                <wp:effectExtent l="0" t="0" r="0" b="0"/>
                <wp:wrapTight wrapText="bothSides">
                  <wp:wrapPolygon edited="0">
                    <wp:start x="500" y="189"/>
                    <wp:lineTo x="500" y="21193"/>
                    <wp:lineTo x="21500" y="21193"/>
                    <wp:lineTo x="21500" y="189"/>
                    <wp:lineTo x="500" y="189"/>
                  </wp:wrapPolygon>
                </wp:wrapTight>
                <wp:docPr id="3"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743200" cy="1449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0C97B3" w14:textId="77777777" w:rsidR="00C029E2" w:rsidRPr="00B270EB" w:rsidRDefault="00C029E2" w:rsidP="00C029E2">
                            <w:pPr>
                              <w:spacing w:before="0"/>
                              <w:jc w:val="right"/>
                              <w:rPr>
                                <w:color w:val="000000" w:themeColor="text1"/>
                                <w:sz w:val="22"/>
                              </w:rPr>
                            </w:pPr>
                            <w:proofErr w:type="spellStart"/>
                            <w:r w:rsidRPr="00B270EB">
                              <w:rPr>
                                <w:color w:val="000000" w:themeColor="text1"/>
                                <w:sz w:val="22"/>
                              </w:rPr>
                              <w:t>Dr.</w:t>
                            </w:r>
                            <w:proofErr w:type="spellEnd"/>
                            <w:r w:rsidRPr="00B270EB">
                              <w:rPr>
                                <w:color w:val="000000" w:themeColor="text1"/>
                                <w:sz w:val="22"/>
                              </w:rPr>
                              <w:t xml:space="preserve"> Alkystis Phinikaridou, PhD</w:t>
                            </w:r>
                          </w:p>
                          <w:p w14:paraId="29E51F32" w14:textId="6469041E" w:rsidR="00C029E2" w:rsidRPr="0040059B" w:rsidRDefault="00B270EB" w:rsidP="00C029E2">
                            <w:pPr>
                              <w:jc w:val="right"/>
                              <w:rPr>
                                <w:rFonts w:ascii="Arial Narrow" w:hAnsi="Arial Narrow"/>
                                <w:sz w:val="22"/>
                                <w:szCs w:val="22"/>
                              </w:rPr>
                            </w:pPr>
                            <w:r>
                              <w:rPr>
                                <w:rFonts w:ascii="Arial Narrow" w:hAnsi="Arial Narrow"/>
                                <w:sz w:val="22"/>
                                <w:szCs w:val="22"/>
                              </w:rPr>
                              <w:t xml:space="preserve">Senior </w:t>
                            </w:r>
                            <w:r w:rsidR="00C029E2" w:rsidRPr="0040059B">
                              <w:rPr>
                                <w:rFonts w:ascii="Arial Narrow" w:hAnsi="Arial Narrow"/>
                                <w:sz w:val="22"/>
                                <w:szCs w:val="22"/>
                              </w:rPr>
                              <w:t>Lecturer in Imaging</w:t>
                            </w:r>
                            <w:r>
                              <w:rPr>
                                <w:rFonts w:ascii="Arial Narrow" w:hAnsi="Arial Narrow"/>
                                <w:sz w:val="22"/>
                                <w:szCs w:val="22"/>
                              </w:rPr>
                              <w:t xml:space="preserve"> Biology </w:t>
                            </w:r>
                          </w:p>
                          <w:p w14:paraId="55EA9382" w14:textId="77777777" w:rsidR="00C029E2" w:rsidRDefault="00C029E2" w:rsidP="00C029E2">
                            <w:pPr>
                              <w:jc w:val="right"/>
                              <w:rPr>
                                <w:rFonts w:ascii="Arial Narrow" w:hAnsi="Arial Narrow"/>
                                <w:sz w:val="22"/>
                                <w:szCs w:val="22"/>
                              </w:rPr>
                            </w:pPr>
                            <w:r>
                              <w:rPr>
                                <w:rFonts w:ascii="Arial Narrow" w:hAnsi="Arial Narrow"/>
                                <w:sz w:val="22"/>
                                <w:szCs w:val="22"/>
                              </w:rPr>
                              <w:t>School</w:t>
                            </w:r>
                            <w:r w:rsidRPr="00061DC4">
                              <w:rPr>
                                <w:rFonts w:ascii="Arial Narrow" w:hAnsi="Arial Narrow"/>
                                <w:sz w:val="22"/>
                                <w:szCs w:val="22"/>
                              </w:rPr>
                              <w:t xml:space="preserve"> of Biomedical Engineering</w:t>
                            </w:r>
                          </w:p>
                          <w:p w14:paraId="2329D3F8" w14:textId="77777777" w:rsidR="00C029E2" w:rsidRPr="00061DC4" w:rsidRDefault="00C029E2" w:rsidP="00C029E2">
                            <w:pPr>
                              <w:jc w:val="right"/>
                              <w:rPr>
                                <w:rFonts w:ascii="Arial Narrow" w:hAnsi="Arial Narrow"/>
                                <w:sz w:val="22"/>
                                <w:szCs w:val="22"/>
                              </w:rPr>
                            </w:pPr>
                            <w:r>
                              <w:rPr>
                                <w:rFonts w:ascii="Arial Narrow" w:hAnsi="Arial Narrow"/>
                                <w:sz w:val="22"/>
                                <w:szCs w:val="22"/>
                              </w:rPr>
                              <w:t xml:space="preserve">and </w:t>
                            </w:r>
                            <w:r w:rsidRPr="00061DC4">
                              <w:rPr>
                                <w:rFonts w:ascii="Arial Narrow" w:hAnsi="Arial Narrow"/>
                                <w:sz w:val="22"/>
                                <w:szCs w:val="22"/>
                              </w:rPr>
                              <w:t>Imaging Sciences</w:t>
                            </w:r>
                          </w:p>
                          <w:p w14:paraId="16B5A098" w14:textId="77777777" w:rsidR="00C029E2" w:rsidRPr="00061DC4" w:rsidRDefault="00C029E2" w:rsidP="00C029E2">
                            <w:pPr>
                              <w:jc w:val="right"/>
                              <w:rPr>
                                <w:rFonts w:ascii="Arial Narrow" w:hAnsi="Arial Narrow"/>
                                <w:sz w:val="22"/>
                                <w:szCs w:val="22"/>
                              </w:rPr>
                            </w:pPr>
                            <w:r>
                              <w:rPr>
                                <w:rFonts w:ascii="Arial Narrow" w:hAnsi="Arial Narrow"/>
                                <w:sz w:val="22"/>
                                <w:szCs w:val="22"/>
                              </w:rPr>
                              <w:t>3</w:t>
                            </w:r>
                            <w:r w:rsidRPr="0040059B">
                              <w:rPr>
                                <w:rFonts w:ascii="Arial Narrow" w:hAnsi="Arial Narrow"/>
                                <w:sz w:val="22"/>
                                <w:szCs w:val="22"/>
                                <w:vertAlign w:val="superscript"/>
                              </w:rPr>
                              <w:t>rd</w:t>
                            </w:r>
                            <w:r>
                              <w:rPr>
                                <w:rFonts w:ascii="Arial Narrow" w:hAnsi="Arial Narrow"/>
                                <w:sz w:val="22"/>
                                <w:szCs w:val="22"/>
                              </w:rPr>
                              <w:t xml:space="preserve"> </w:t>
                            </w:r>
                            <w:r w:rsidRPr="00061DC4">
                              <w:rPr>
                                <w:rFonts w:ascii="Arial Narrow" w:hAnsi="Arial Narrow"/>
                                <w:sz w:val="22"/>
                                <w:szCs w:val="22"/>
                              </w:rPr>
                              <w:t>Floor, Lambeth Wing</w:t>
                            </w:r>
                          </w:p>
                          <w:p w14:paraId="50DEB658" w14:textId="77777777" w:rsidR="00C029E2" w:rsidRPr="00061DC4" w:rsidRDefault="00C029E2" w:rsidP="00C029E2">
                            <w:pPr>
                              <w:jc w:val="right"/>
                              <w:rPr>
                                <w:rFonts w:ascii="Arial Narrow" w:hAnsi="Arial Narrow"/>
                                <w:sz w:val="22"/>
                                <w:szCs w:val="22"/>
                              </w:rPr>
                            </w:pPr>
                            <w:r w:rsidRPr="00061DC4">
                              <w:rPr>
                                <w:rFonts w:ascii="Arial Narrow" w:hAnsi="Arial Narrow"/>
                                <w:sz w:val="22"/>
                                <w:szCs w:val="22"/>
                              </w:rPr>
                              <w:t>St Thomas’ Hospital, London SE1 7EH</w:t>
                            </w:r>
                          </w:p>
                          <w:p w14:paraId="0B06209E" w14:textId="77777777" w:rsidR="00C029E2" w:rsidRPr="00061DC4" w:rsidRDefault="00C029E2" w:rsidP="00C029E2">
                            <w:pPr>
                              <w:jc w:val="right"/>
                              <w:rPr>
                                <w:rFonts w:ascii="Arial Narrow" w:hAnsi="Arial Narrow"/>
                                <w:sz w:val="22"/>
                                <w:szCs w:val="22"/>
                              </w:rPr>
                            </w:pPr>
                            <w:r w:rsidRPr="00061DC4">
                              <w:rPr>
                                <w:rFonts w:ascii="Arial Narrow" w:hAnsi="Arial Narrow"/>
                                <w:sz w:val="22"/>
                                <w:szCs w:val="22"/>
                              </w:rPr>
                              <w:t>Tel</w:t>
                            </w:r>
                            <w:r>
                              <w:rPr>
                                <w:rFonts w:ascii="Arial Narrow" w:hAnsi="Arial Narrow"/>
                                <w:sz w:val="22"/>
                                <w:szCs w:val="22"/>
                              </w:rPr>
                              <w:t xml:space="preserve"> 020 718 88386</w:t>
                            </w:r>
                            <w:r w:rsidRPr="00061DC4">
                              <w:rPr>
                                <w:rFonts w:ascii="Arial Narrow" w:hAnsi="Arial Narrow"/>
                                <w:sz w:val="22"/>
                                <w:szCs w:val="22"/>
                              </w:rPr>
                              <w:t>, Fax 020 718 85442</w:t>
                            </w:r>
                          </w:p>
                          <w:p w14:paraId="051E0E4A" w14:textId="77777777" w:rsidR="00C029E2" w:rsidRPr="00061DC4" w:rsidRDefault="00C029E2" w:rsidP="00C029E2">
                            <w:pPr>
                              <w:jc w:val="right"/>
                              <w:rPr>
                                <w:rFonts w:ascii="Arial Narrow" w:hAnsi="Arial Narrow"/>
                                <w:szCs w:val="16"/>
                              </w:rPr>
                            </w:pPr>
                            <w:r w:rsidRPr="00061DC4">
                              <w:rPr>
                                <w:rFonts w:ascii="Arial Narrow" w:hAnsi="Arial Narrow"/>
                                <w:sz w:val="22"/>
                                <w:szCs w:val="22"/>
                              </w:rPr>
                              <w:t xml:space="preserve">Email </w:t>
                            </w:r>
                            <w:hyperlink r:id="rId6" w:history="1">
                              <w:r w:rsidRPr="00061DC4">
                                <w:rPr>
                                  <w:rFonts w:ascii="Arial Narrow" w:hAnsi="Arial Narrow"/>
                                  <w:color w:val="000000"/>
                                </w:rPr>
                                <w:t>alkysti</w:t>
                              </w:r>
                              <w:r w:rsidRPr="00061DC4">
                                <w:rPr>
                                  <w:rFonts w:ascii="Arial Narrow" w:hAnsi="Arial Narrow"/>
                                  <w:color w:val="000000"/>
                                </w:rPr>
                                <w:t>s</w:t>
                              </w:r>
                              <w:r w:rsidRPr="00061DC4">
                                <w:rPr>
                                  <w:rFonts w:ascii="Arial Narrow" w:hAnsi="Arial Narrow"/>
                                  <w:color w:val="000000"/>
                                </w:rPr>
                                <w:t>.1.phinikaridou@kcl.ac.uk</w:t>
                              </w:r>
                            </w:hyperlink>
                          </w:p>
                        </w:txbxContent>
                      </wps:txbx>
                      <wps:bodyPr rot="0" vert="horz" wrap="square" lIns="91440" tIns="45720" rIns="3600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A14904" id="Text Box 7" o:spid="_x0000_s1027" type="#_x0000_t202" style="position:absolute;margin-left:267.2pt;margin-top:11.15pt;width:3in;height:114.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" filled="f" stroked="f">
                <v:path arrowok="t"/>
                <v:textbox inset=",,1mm">
                  <w:txbxContent>
                    <w:p w14:paraId="420C97B3" w14:textId="77777777" w:rsidR="00C029E2" w:rsidRPr="00B270EB" w:rsidRDefault="00C029E2" w:rsidP="00C029E2">
                      <w:pPr>
                        <w:spacing w:before="0"/>
                        <w:jc w:val="right"/>
                        <w:rPr>
                          <w:color w:val="000000" w:themeColor="text1"/>
                          <w:sz w:val="22"/>
                        </w:rPr>
                      </w:pPr>
                      <w:proofErr w:type="spellStart"/>
                      <w:r w:rsidRPr="00B270EB">
                        <w:rPr>
                          <w:color w:val="000000" w:themeColor="text1"/>
                          <w:sz w:val="22"/>
                        </w:rPr>
                        <w:t>Dr.</w:t>
                      </w:r>
                      <w:proofErr w:type="spellEnd"/>
                      <w:r w:rsidRPr="00B270EB">
                        <w:rPr>
                          <w:color w:val="000000" w:themeColor="text1"/>
                          <w:sz w:val="22"/>
                        </w:rPr>
                        <w:t xml:space="preserve"> Alkystis Phinikaridou, PhD</w:t>
                      </w:r>
                    </w:p>
                    <w:p w14:paraId="29E51F32" w14:textId="6469041E" w:rsidR="00C029E2" w:rsidRPr="0040059B" w:rsidRDefault="00B270EB" w:rsidP="00C029E2">
                      <w:pPr>
                        <w:jc w:val="right"/>
                        <w:rPr>
                          <w:rFonts w:ascii="Arial Narrow" w:hAnsi="Arial Narrow"/>
                          <w:sz w:val="22"/>
                          <w:szCs w:val="22"/>
                        </w:rPr>
                      </w:pPr>
                      <w:r>
                        <w:rPr>
                          <w:rFonts w:ascii="Arial Narrow" w:hAnsi="Arial Narrow"/>
                          <w:sz w:val="22"/>
                          <w:szCs w:val="22"/>
                        </w:rPr>
                        <w:t xml:space="preserve">Senior </w:t>
                      </w:r>
                      <w:r w:rsidR="00C029E2" w:rsidRPr="0040059B">
                        <w:rPr>
                          <w:rFonts w:ascii="Arial Narrow" w:hAnsi="Arial Narrow"/>
                          <w:sz w:val="22"/>
                          <w:szCs w:val="22"/>
                        </w:rPr>
                        <w:t>Lecturer in Imaging</w:t>
                      </w:r>
                      <w:r>
                        <w:rPr>
                          <w:rFonts w:ascii="Arial Narrow" w:hAnsi="Arial Narrow"/>
                          <w:sz w:val="22"/>
                          <w:szCs w:val="22"/>
                        </w:rPr>
                        <w:t xml:space="preserve"> Biology </w:t>
                      </w:r>
                    </w:p>
                    <w:p w14:paraId="55EA9382" w14:textId="77777777" w:rsidR="00C029E2" w:rsidRDefault="00C029E2" w:rsidP="00C029E2">
                      <w:pPr>
                        <w:jc w:val="right"/>
                        <w:rPr>
                          <w:rFonts w:ascii="Arial Narrow" w:hAnsi="Arial Narrow"/>
                          <w:sz w:val="22"/>
                          <w:szCs w:val="22"/>
                        </w:rPr>
                      </w:pPr>
                      <w:r>
                        <w:rPr>
                          <w:rFonts w:ascii="Arial Narrow" w:hAnsi="Arial Narrow"/>
                          <w:sz w:val="22"/>
                          <w:szCs w:val="22"/>
                        </w:rPr>
                        <w:t>School</w:t>
                      </w:r>
                      <w:r w:rsidRPr="00061DC4">
                        <w:rPr>
                          <w:rFonts w:ascii="Arial Narrow" w:hAnsi="Arial Narrow"/>
                          <w:sz w:val="22"/>
                          <w:szCs w:val="22"/>
                        </w:rPr>
                        <w:t xml:space="preserve"> of Biomedical Engineering</w:t>
                      </w:r>
                    </w:p>
                    <w:p w14:paraId="2329D3F8" w14:textId="77777777" w:rsidR="00C029E2" w:rsidRPr="00061DC4" w:rsidRDefault="00C029E2" w:rsidP="00C029E2">
                      <w:pPr>
                        <w:jc w:val="right"/>
                        <w:rPr>
                          <w:rFonts w:ascii="Arial Narrow" w:hAnsi="Arial Narrow"/>
                          <w:sz w:val="22"/>
                          <w:szCs w:val="22"/>
                        </w:rPr>
                      </w:pPr>
                      <w:r>
                        <w:rPr>
                          <w:rFonts w:ascii="Arial Narrow" w:hAnsi="Arial Narrow"/>
                          <w:sz w:val="22"/>
                          <w:szCs w:val="22"/>
                        </w:rPr>
                        <w:t xml:space="preserve">and </w:t>
                      </w:r>
                      <w:r w:rsidRPr="00061DC4">
                        <w:rPr>
                          <w:rFonts w:ascii="Arial Narrow" w:hAnsi="Arial Narrow"/>
                          <w:sz w:val="22"/>
                          <w:szCs w:val="22"/>
                        </w:rPr>
                        <w:t>Imaging Sciences</w:t>
                      </w:r>
                    </w:p>
                    <w:p w14:paraId="16B5A098" w14:textId="77777777" w:rsidR="00C029E2" w:rsidRPr="00061DC4" w:rsidRDefault="00C029E2" w:rsidP="00C029E2">
                      <w:pPr>
                        <w:jc w:val="right"/>
                        <w:rPr>
                          <w:rFonts w:ascii="Arial Narrow" w:hAnsi="Arial Narrow"/>
                          <w:sz w:val="22"/>
                          <w:szCs w:val="22"/>
                        </w:rPr>
                      </w:pPr>
                      <w:r>
                        <w:rPr>
                          <w:rFonts w:ascii="Arial Narrow" w:hAnsi="Arial Narrow"/>
                          <w:sz w:val="22"/>
                          <w:szCs w:val="22"/>
                        </w:rPr>
                        <w:t>3</w:t>
                      </w:r>
                      <w:r w:rsidRPr="0040059B">
                        <w:rPr>
                          <w:rFonts w:ascii="Arial Narrow" w:hAnsi="Arial Narrow"/>
                          <w:sz w:val="22"/>
                          <w:szCs w:val="22"/>
                          <w:vertAlign w:val="superscript"/>
                        </w:rPr>
                        <w:t>rd</w:t>
                      </w:r>
                      <w:r>
                        <w:rPr>
                          <w:rFonts w:ascii="Arial Narrow" w:hAnsi="Arial Narrow"/>
                          <w:sz w:val="22"/>
                          <w:szCs w:val="22"/>
                        </w:rPr>
                        <w:t xml:space="preserve"> </w:t>
                      </w:r>
                      <w:r w:rsidRPr="00061DC4">
                        <w:rPr>
                          <w:rFonts w:ascii="Arial Narrow" w:hAnsi="Arial Narrow"/>
                          <w:sz w:val="22"/>
                          <w:szCs w:val="22"/>
                        </w:rPr>
                        <w:t>Floor, Lambeth Wing</w:t>
                      </w:r>
                    </w:p>
                    <w:p w14:paraId="50DEB658" w14:textId="77777777" w:rsidR="00C029E2" w:rsidRPr="00061DC4" w:rsidRDefault="00C029E2" w:rsidP="00C029E2">
                      <w:pPr>
                        <w:jc w:val="right"/>
                        <w:rPr>
                          <w:rFonts w:ascii="Arial Narrow" w:hAnsi="Arial Narrow"/>
                          <w:sz w:val="22"/>
                          <w:szCs w:val="22"/>
                        </w:rPr>
                      </w:pPr>
                      <w:r w:rsidRPr="00061DC4">
                        <w:rPr>
                          <w:rFonts w:ascii="Arial Narrow" w:hAnsi="Arial Narrow"/>
                          <w:sz w:val="22"/>
                          <w:szCs w:val="22"/>
                        </w:rPr>
                        <w:t>St Thomas’ Hospital, London SE1 7EH</w:t>
                      </w:r>
                    </w:p>
                    <w:p w14:paraId="0B06209E" w14:textId="77777777" w:rsidR="00C029E2" w:rsidRPr="00061DC4" w:rsidRDefault="00C029E2" w:rsidP="00C029E2">
                      <w:pPr>
                        <w:jc w:val="right"/>
                        <w:rPr>
                          <w:rFonts w:ascii="Arial Narrow" w:hAnsi="Arial Narrow"/>
                          <w:sz w:val="22"/>
                          <w:szCs w:val="22"/>
                        </w:rPr>
                      </w:pPr>
                      <w:r w:rsidRPr="00061DC4">
                        <w:rPr>
                          <w:rFonts w:ascii="Arial Narrow" w:hAnsi="Arial Narrow"/>
                          <w:sz w:val="22"/>
                          <w:szCs w:val="22"/>
                        </w:rPr>
                        <w:t>Tel</w:t>
                      </w:r>
                      <w:r>
                        <w:rPr>
                          <w:rFonts w:ascii="Arial Narrow" w:hAnsi="Arial Narrow"/>
                          <w:sz w:val="22"/>
                          <w:szCs w:val="22"/>
                        </w:rPr>
                        <w:t xml:space="preserve"> 020 718 88386</w:t>
                      </w:r>
                      <w:r w:rsidRPr="00061DC4">
                        <w:rPr>
                          <w:rFonts w:ascii="Arial Narrow" w:hAnsi="Arial Narrow"/>
                          <w:sz w:val="22"/>
                          <w:szCs w:val="22"/>
                        </w:rPr>
                        <w:t>, Fax 020 718 85442</w:t>
                      </w:r>
                    </w:p>
                    <w:p w14:paraId="051E0E4A" w14:textId="77777777" w:rsidR="00C029E2" w:rsidRPr="00061DC4" w:rsidRDefault="00C029E2" w:rsidP="00C029E2">
                      <w:pPr>
                        <w:jc w:val="right"/>
                        <w:rPr>
                          <w:rFonts w:ascii="Arial Narrow" w:hAnsi="Arial Narrow"/>
                          <w:szCs w:val="16"/>
                        </w:rPr>
                      </w:pPr>
                      <w:r w:rsidRPr="00061DC4">
                        <w:rPr>
                          <w:rFonts w:ascii="Arial Narrow" w:hAnsi="Arial Narrow"/>
                          <w:sz w:val="22"/>
                          <w:szCs w:val="22"/>
                        </w:rPr>
                        <w:t xml:space="preserve">Email </w:t>
                      </w:r>
                      <w:hyperlink r:id="rId7" w:history="1">
                        <w:r w:rsidRPr="00061DC4">
                          <w:rPr>
                            <w:rFonts w:ascii="Arial Narrow" w:hAnsi="Arial Narrow"/>
                            <w:color w:val="000000"/>
                          </w:rPr>
                          <w:t>alkysti</w:t>
                        </w:r>
                        <w:r w:rsidRPr="00061DC4">
                          <w:rPr>
                            <w:rFonts w:ascii="Arial Narrow" w:hAnsi="Arial Narrow"/>
                            <w:color w:val="000000"/>
                          </w:rPr>
                          <w:t>s</w:t>
                        </w:r>
                        <w:r w:rsidRPr="00061DC4">
                          <w:rPr>
                            <w:rFonts w:ascii="Arial Narrow" w:hAnsi="Arial Narrow"/>
                            <w:color w:val="000000"/>
                          </w:rPr>
                          <w:t>.1.phinikaridou@kcl.ac.uk</w:t>
                        </w:r>
                      </w:hyperlink>
                    </w:p>
                  </w:txbxContent>
                </v:textbox>
                <w10:wrap type="tight"/>
              </v:shape>
            </w:pict>
          </mc:Fallback>
        </mc:AlternateContent>
      </w:r>
    </w:p>
    <w:p w14:paraId="7B6185F8" w14:textId="77777777" w:rsidR="00C029E2" w:rsidRDefault="00C029E2" w:rsidP="0018754A"/>
    <w:p w14:paraId="0921BAD8" w14:textId="77777777" w:rsidR="00C029E2" w:rsidRDefault="00C029E2" w:rsidP="0018754A"/>
    <w:p w14:paraId="03BAE2E4" w14:textId="77777777" w:rsidR="00C029E2" w:rsidRDefault="00C029E2" w:rsidP="0018754A"/>
    <w:p w14:paraId="7446DE67" w14:textId="77777777" w:rsidR="00C029E2" w:rsidRDefault="00C029E2" w:rsidP="0018754A"/>
    <w:p w14:paraId="6A6C5E4D" w14:textId="77777777" w:rsidR="00C029E2" w:rsidRDefault="00C029E2" w:rsidP="0018754A"/>
    <w:p w14:paraId="4996A449" w14:textId="77777777" w:rsidR="00C029E2" w:rsidRDefault="00C029E2" w:rsidP="0018754A"/>
    <w:p w14:paraId="58267DC9" w14:textId="77777777" w:rsidR="00C029E2" w:rsidRDefault="00C029E2" w:rsidP="0018754A"/>
    <w:p w14:paraId="41E97AC1" w14:textId="77777777" w:rsidR="00C029E2" w:rsidRDefault="00C029E2" w:rsidP="0018754A"/>
    <w:p w14:paraId="4F8939A2" w14:textId="77777777" w:rsidR="00C029E2" w:rsidRDefault="00C029E2" w:rsidP="0018754A"/>
    <w:p w14:paraId="462AB6F6" w14:textId="77777777" w:rsidR="00C029E2" w:rsidRDefault="00C029E2" w:rsidP="0018754A"/>
    <w:p w14:paraId="45B11562" w14:textId="5B3892C9" w:rsidR="00C029E2" w:rsidRDefault="006D5DB4" w:rsidP="006D5DB4">
      <w:pPr>
        <w:jc w:val="right"/>
      </w:pPr>
      <w:r>
        <w:t>24-05-2021</w:t>
      </w:r>
    </w:p>
    <w:p w14:paraId="56C5A2FF" w14:textId="77777777" w:rsidR="006D5DB4" w:rsidRDefault="006D5DB4" w:rsidP="0018754A"/>
    <w:p w14:paraId="795D407A" w14:textId="6F18F498" w:rsidR="00C029E2" w:rsidRDefault="00C029E2" w:rsidP="0018754A">
      <w:r w:rsidRPr="00745134">
        <w:rPr>
          <w:rFonts w:ascii="Arial" w:hAnsi="Arial" w:cs="Arial"/>
          <w:b/>
        </w:rPr>
        <w:t>RE:</w:t>
      </w:r>
      <w:r>
        <w:rPr>
          <w:rFonts w:ascii="Arial" w:hAnsi="Arial" w:cs="Arial"/>
          <w:b/>
        </w:rPr>
        <w:t xml:space="preserve"> </w:t>
      </w:r>
      <w:r w:rsidRPr="00C029E2">
        <w:rPr>
          <w:rFonts w:ascii="Arial" w:hAnsi="Arial" w:cs="Arial"/>
          <w:b/>
        </w:rPr>
        <w:t>"Quantitative MRI of Endothelial Permeability and (</w:t>
      </w:r>
      <w:proofErr w:type="spellStart"/>
      <w:r w:rsidRPr="00C029E2">
        <w:rPr>
          <w:rFonts w:ascii="Arial" w:hAnsi="Arial" w:cs="Arial"/>
          <w:b/>
        </w:rPr>
        <w:t>Dys</w:t>
      </w:r>
      <w:proofErr w:type="spellEnd"/>
      <w:r w:rsidRPr="00C029E2">
        <w:rPr>
          <w:rFonts w:ascii="Arial" w:hAnsi="Arial" w:cs="Arial"/>
          <w:b/>
        </w:rPr>
        <w:t>)function in Atherosclerosis</w:t>
      </w:r>
      <w:r>
        <w:rPr>
          <w:rFonts w:ascii="Arial" w:hAnsi="Arial" w:cs="Arial"/>
          <w:b/>
        </w:rPr>
        <w:t xml:space="preserve"> (</w:t>
      </w:r>
      <w:r w:rsidRPr="00C029E2">
        <w:rPr>
          <w:rFonts w:ascii="Arial" w:hAnsi="Arial" w:cs="Arial"/>
          <w:b/>
        </w:rPr>
        <w:t>JoVE62724</w:t>
      </w:r>
      <w:r>
        <w:rPr>
          <w:rFonts w:ascii="Arial" w:hAnsi="Arial" w:cs="Arial"/>
          <w:b/>
        </w:rPr>
        <w:t>)”</w:t>
      </w:r>
    </w:p>
    <w:p w14:paraId="7AD9631E" w14:textId="77777777" w:rsidR="00C029E2" w:rsidRDefault="00C029E2" w:rsidP="0018754A"/>
    <w:p w14:paraId="5FEDFC87" w14:textId="398A0061" w:rsidR="00A20DEC" w:rsidRDefault="00A20DEC" w:rsidP="0018754A">
      <w:r>
        <w:t xml:space="preserve">Dear </w:t>
      </w:r>
      <w:r w:rsidR="0018754A">
        <w:t>Editor</w:t>
      </w:r>
      <w:r>
        <w:t>s</w:t>
      </w:r>
      <w:r w:rsidR="0018754A">
        <w:t xml:space="preserve"> and </w:t>
      </w:r>
      <w:r w:rsidR="0069529E">
        <w:t>R</w:t>
      </w:r>
      <w:r w:rsidR="0018754A">
        <w:t>eviewers</w:t>
      </w:r>
      <w:r>
        <w:t>,</w:t>
      </w:r>
    </w:p>
    <w:p w14:paraId="6BCC24D6" w14:textId="77777777" w:rsidR="00A20DEC" w:rsidRDefault="00A20DEC" w:rsidP="0018754A"/>
    <w:p w14:paraId="669BF328" w14:textId="09DDE090" w:rsidR="0018754A" w:rsidRPr="00A20DEC" w:rsidRDefault="00A20DEC" w:rsidP="0018754A">
      <w:r>
        <w:t xml:space="preserve">We would like to thank you </w:t>
      </w:r>
      <w:r w:rsidR="0018754A">
        <w:t xml:space="preserve">for </w:t>
      </w:r>
      <w:r>
        <w:t xml:space="preserve">the interest in our work and your </w:t>
      </w:r>
      <w:r w:rsidR="0018754A">
        <w:t>insight</w:t>
      </w:r>
      <w:r>
        <w:t>ful</w:t>
      </w:r>
      <w:r w:rsidR="0018754A">
        <w:t xml:space="preserve"> comments. We have </w:t>
      </w:r>
      <w:r w:rsidR="00276422">
        <w:t xml:space="preserve">taken </w:t>
      </w:r>
      <w:r>
        <w:t xml:space="preserve">your suggestions under careful consideration </w:t>
      </w:r>
      <w:r w:rsidR="00276422">
        <w:t xml:space="preserve">and </w:t>
      </w:r>
      <w:r w:rsidR="0018754A">
        <w:t>addressed them in our revised manuscript</w:t>
      </w:r>
      <w:r w:rsidR="00276422">
        <w:t xml:space="preserve">. </w:t>
      </w:r>
      <w:r w:rsidR="00004746" w:rsidRPr="00004746">
        <w:rPr>
          <w:lang w:val="en-US"/>
        </w:rPr>
        <w:t>Below</w:t>
      </w:r>
      <w:r w:rsidR="0069529E">
        <w:rPr>
          <w:lang w:val="en-US"/>
        </w:rPr>
        <w:t xml:space="preserve">, </w:t>
      </w:r>
      <w:r w:rsidR="00004746" w:rsidRPr="00004746">
        <w:rPr>
          <w:lang w:val="en-US"/>
        </w:rPr>
        <w:t>you will find our responses to</w:t>
      </w:r>
      <w:r>
        <w:rPr>
          <w:lang w:val="en-US"/>
        </w:rPr>
        <w:t xml:space="preserve"> the</w:t>
      </w:r>
      <w:r w:rsidR="00004746" w:rsidRPr="00004746">
        <w:rPr>
          <w:lang w:val="en-US"/>
        </w:rPr>
        <w:t xml:space="preserve"> comments that have been raised.</w:t>
      </w:r>
      <w:r w:rsidR="00004746">
        <w:rPr>
          <w:lang w:val="en-US"/>
        </w:rPr>
        <w:t xml:space="preserve"> </w:t>
      </w:r>
      <w:r w:rsidR="00276422">
        <w:t>We</w:t>
      </w:r>
      <w:r w:rsidR="0018754A">
        <w:t xml:space="preserve"> believe that </w:t>
      </w:r>
      <w:r w:rsidR="0069529E">
        <w:t xml:space="preserve">the comments </w:t>
      </w:r>
      <w:r w:rsidR="0018754A">
        <w:t xml:space="preserve">have greatly improved the clarity and aims of </w:t>
      </w:r>
      <w:r w:rsidR="00276422">
        <w:t>the</w:t>
      </w:r>
      <w:r w:rsidR="0018754A">
        <w:t xml:space="preserve"> work presented in this manuscript. </w:t>
      </w:r>
      <w:r w:rsidR="00EB7684">
        <w:t>Our changes are in</w:t>
      </w:r>
      <w:r w:rsidR="00E05E54">
        <w:t>dicated</w:t>
      </w:r>
      <w:r w:rsidR="00EB7684">
        <w:t xml:space="preserve"> in red in the manuscript. </w:t>
      </w:r>
      <w:r w:rsidR="003739C4" w:rsidRPr="003739C4">
        <w:t>We believe that our work would be of interest to the readers of your journal</w:t>
      </w:r>
      <w:r w:rsidR="0069529E">
        <w:t xml:space="preserve"> and w</w:t>
      </w:r>
      <w:r w:rsidR="003739C4" w:rsidRPr="003739C4">
        <w:t xml:space="preserve">e hope it will be considered for publication in </w:t>
      </w:r>
      <w:proofErr w:type="spellStart"/>
      <w:r w:rsidR="003739C4">
        <w:t>JoVE</w:t>
      </w:r>
      <w:proofErr w:type="spellEnd"/>
      <w:r w:rsidR="003739C4">
        <w:t>.</w:t>
      </w:r>
    </w:p>
    <w:p w14:paraId="77C90703" w14:textId="77777777" w:rsidR="00B270EB" w:rsidRDefault="00B270EB" w:rsidP="00B270EB">
      <w:pPr>
        <w:rPr>
          <w:color w:val="000000" w:themeColor="text1"/>
          <w:lang w:val="en-US"/>
        </w:rPr>
      </w:pPr>
    </w:p>
    <w:p w14:paraId="1C2E4A85" w14:textId="77777777" w:rsidR="00B270EB" w:rsidRDefault="00B270EB" w:rsidP="00B270EB">
      <w:pPr>
        <w:rPr>
          <w:color w:val="000000" w:themeColor="text1"/>
          <w:lang w:val="en-US"/>
        </w:rPr>
      </w:pPr>
    </w:p>
    <w:p w14:paraId="3E8DA818" w14:textId="761EF1C7" w:rsidR="00B270EB" w:rsidRPr="00B270EB" w:rsidRDefault="00B270EB" w:rsidP="00B270EB">
      <w:pPr>
        <w:rPr>
          <w:color w:val="000000" w:themeColor="text1"/>
          <w:lang w:val="en-US"/>
        </w:rPr>
      </w:pPr>
      <w:r w:rsidRPr="00B270EB">
        <w:rPr>
          <w:color w:val="000000" w:themeColor="text1"/>
          <w:lang w:val="en-US"/>
        </w:rPr>
        <w:t>Thank you for your kind consideration.</w:t>
      </w:r>
    </w:p>
    <w:p w14:paraId="5B767D67" w14:textId="77777777" w:rsidR="00B270EB" w:rsidRPr="00B270EB" w:rsidRDefault="00B270EB" w:rsidP="00B270EB">
      <w:pPr>
        <w:rPr>
          <w:color w:val="000000" w:themeColor="text1"/>
          <w:lang w:val="en-US"/>
        </w:rPr>
      </w:pPr>
    </w:p>
    <w:p w14:paraId="6BB5CCB4" w14:textId="77777777" w:rsidR="00B270EB" w:rsidRPr="00B270EB" w:rsidRDefault="00B270EB" w:rsidP="00B270EB">
      <w:pPr>
        <w:rPr>
          <w:color w:val="000000" w:themeColor="text1"/>
          <w:lang w:val="en-US"/>
        </w:rPr>
      </w:pPr>
      <w:r w:rsidRPr="00B270EB">
        <w:rPr>
          <w:color w:val="000000" w:themeColor="text1"/>
          <w:lang w:val="en-US"/>
        </w:rPr>
        <w:t>Sincerely yours,</w:t>
      </w:r>
    </w:p>
    <w:p w14:paraId="387B11FF" w14:textId="77777777" w:rsidR="00B270EB" w:rsidRPr="00B270EB" w:rsidRDefault="00B270EB" w:rsidP="00B270EB">
      <w:pPr>
        <w:rPr>
          <w:color w:val="000000" w:themeColor="text1"/>
          <w:lang w:val="en-US"/>
        </w:rPr>
      </w:pPr>
      <w:r w:rsidRPr="00B270EB">
        <w:rPr>
          <w:color w:val="000000" w:themeColor="text1"/>
          <w:lang w:val="en-US"/>
        </w:rPr>
        <w:drawing>
          <wp:inline distT="0" distB="0" distL="0" distR="0" wp14:anchorId="43F1BE74" wp14:editId="2C244979">
            <wp:extent cx="1375410" cy="428625"/>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75410" cy="428625"/>
                    </a:xfrm>
                    <a:prstGeom prst="rect">
                      <a:avLst/>
                    </a:prstGeom>
                    <a:noFill/>
                    <a:ln>
                      <a:noFill/>
                    </a:ln>
                  </pic:spPr>
                </pic:pic>
              </a:graphicData>
            </a:graphic>
          </wp:inline>
        </w:drawing>
      </w:r>
    </w:p>
    <w:p w14:paraId="646E402C" w14:textId="77777777" w:rsidR="00B270EB" w:rsidRPr="00B270EB" w:rsidRDefault="00B270EB" w:rsidP="00B270EB">
      <w:pPr>
        <w:rPr>
          <w:color w:val="000000" w:themeColor="text1"/>
          <w:lang w:val="en-US"/>
        </w:rPr>
      </w:pPr>
    </w:p>
    <w:p w14:paraId="74A0BE55" w14:textId="77777777" w:rsidR="00B270EB" w:rsidRPr="00B270EB" w:rsidRDefault="00B270EB" w:rsidP="00B270EB">
      <w:pPr>
        <w:rPr>
          <w:color w:val="000000" w:themeColor="text1"/>
          <w:lang w:val="en-US"/>
        </w:rPr>
      </w:pPr>
      <w:r w:rsidRPr="00B270EB">
        <w:rPr>
          <w:color w:val="000000" w:themeColor="text1"/>
          <w:lang w:val="en-US"/>
        </w:rPr>
        <w:t>Alkystis Phinikaridou, PhD</w:t>
      </w:r>
    </w:p>
    <w:p w14:paraId="55B2C7BA" w14:textId="77777777" w:rsidR="00B270EB" w:rsidRPr="00B270EB" w:rsidRDefault="00B270EB" w:rsidP="00B270EB">
      <w:pPr>
        <w:rPr>
          <w:color w:val="000000" w:themeColor="text1"/>
          <w:lang w:val="en-US"/>
        </w:rPr>
      </w:pPr>
    </w:p>
    <w:p w14:paraId="46A5065B" w14:textId="36ED8118" w:rsidR="00B270EB" w:rsidRDefault="00B270EB" w:rsidP="00B270EB">
      <w:pPr>
        <w:rPr>
          <w:color w:val="000000" w:themeColor="text1"/>
          <w:lang w:val="en-US"/>
        </w:rPr>
      </w:pPr>
    </w:p>
    <w:p w14:paraId="507E5913" w14:textId="1A2C0233" w:rsidR="00B270EB" w:rsidRDefault="00B270EB" w:rsidP="00B270EB">
      <w:pPr>
        <w:rPr>
          <w:color w:val="000000" w:themeColor="text1"/>
          <w:lang w:val="en-US"/>
        </w:rPr>
      </w:pPr>
    </w:p>
    <w:p w14:paraId="255D1F44" w14:textId="00854B26" w:rsidR="00B270EB" w:rsidRDefault="00B270EB" w:rsidP="00B270EB">
      <w:pPr>
        <w:rPr>
          <w:color w:val="000000" w:themeColor="text1"/>
          <w:lang w:val="en-US"/>
        </w:rPr>
      </w:pPr>
    </w:p>
    <w:p w14:paraId="14A0A34F" w14:textId="71A5D182" w:rsidR="00B270EB" w:rsidRDefault="00B270EB" w:rsidP="00B270EB">
      <w:pPr>
        <w:rPr>
          <w:color w:val="000000" w:themeColor="text1"/>
          <w:lang w:val="en-US"/>
        </w:rPr>
      </w:pPr>
    </w:p>
    <w:p w14:paraId="01635C55" w14:textId="5BD9DA8E" w:rsidR="00B270EB" w:rsidRDefault="00B270EB" w:rsidP="00B270EB">
      <w:pPr>
        <w:rPr>
          <w:color w:val="000000" w:themeColor="text1"/>
          <w:lang w:val="en-US"/>
        </w:rPr>
      </w:pPr>
    </w:p>
    <w:p w14:paraId="4FA263D6" w14:textId="23DCDD6A" w:rsidR="00B270EB" w:rsidRDefault="00B270EB" w:rsidP="00B270EB">
      <w:pPr>
        <w:rPr>
          <w:color w:val="000000" w:themeColor="text1"/>
          <w:lang w:val="en-US"/>
        </w:rPr>
      </w:pPr>
    </w:p>
    <w:p w14:paraId="6B26E8B9" w14:textId="4EBAEA68" w:rsidR="00B270EB" w:rsidRDefault="00B270EB" w:rsidP="00B270EB">
      <w:pPr>
        <w:rPr>
          <w:color w:val="000000" w:themeColor="text1"/>
          <w:lang w:val="en-US"/>
        </w:rPr>
      </w:pPr>
    </w:p>
    <w:p w14:paraId="73BF7284" w14:textId="129930E2" w:rsidR="00B270EB" w:rsidRDefault="00B270EB" w:rsidP="00B270EB">
      <w:pPr>
        <w:rPr>
          <w:color w:val="000000" w:themeColor="text1"/>
          <w:lang w:val="en-US"/>
        </w:rPr>
      </w:pPr>
    </w:p>
    <w:p w14:paraId="19F51C8E" w14:textId="6B552DE1" w:rsidR="00B270EB" w:rsidRDefault="00B270EB" w:rsidP="00B270EB">
      <w:pPr>
        <w:rPr>
          <w:color w:val="000000" w:themeColor="text1"/>
          <w:lang w:val="en-US"/>
        </w:rPr>
      </w:pPr>
    </w:p>
    <w:p w14:paraId="03D4A1F1" w14:textId="77777777" w:rsidR="0018754A" w:rsidRDefault="007E34D5" w:rsidP="0018754A">
      <w:pPr>
        <w:rPr>
          <w:color w:val="FF0000"/>
        </w:rPr>
      </w:pPr>
      <w:r w:rsidRPr="007E34D5">
        <w:rPr>
          <w:b/>
          <w:bCs/>
          <w:u w:val="single"/>
        </w:rPr>
        <w:lastRenderedPageBreak/>
        <w:t>Editorial comments:</w:t>
      </w:r>
      <w:r w:rsidRPr="007E34D5">
        <w:br/>
        <w:t>Changes to be made by the Author(s):</w:t>
      </w:r>
      <w:r w:rsidRPr="007E34D5">
        <w:br/>
      </w:r>
    </w:p>
    <w:p w14:paraId="01C2A30C" w14:textId="77777777" w:rsidR="00F122D7" w:rsidRPr="00276422" w:rsidRDefault="007E34D5" w:rsidP="0018754A">
      <w:pPr>
        <w:rPr>
          <w:color w:val="000000" w:themeColor="text1"/>
        </w:rPr>
      </w:pPr>
      <w:r w:rsidRPr="00276422">
        <w:rPr>
          <w:color w:val="000000" w:themeColor="text1"/>
        </w:rPr>
        <w:t>1. Please take this opportunity to thoroughly proofread the manuscript to ensure that there are no spelling or grammar issues.</w:t>
      </w:r>
      <w:r w:rsidR="0018754A" w:rsidRPr="00276422">
        <w:rPr>
          <w:color w:val="000000" w:themeColor="text1"/>
        </w:rPr>
        <w:t xml:space="preserve"> </w:t>
      </w:r>
    </w:p>
    <w:p w14:paraId="0C322551" w14:textId="76A53288" w:rsidR="0018754A" w:rsidRPr="00276422" w:rsidRDefault="00276422" w:rsidP="0018754A">
      <w:pPr>
        <w:rPr>
          <w:color w:val="000000" w:themeColor="text1"/>
        </w:rPr>
      </w:pPr>
      <w:r>
        <w:rPr>
          <w:color w:val="000000" w:themeColor="text1"/>
        </w:rPr>
        <w:t xml:space="preserve">Answer: </w:t>
      </w:r>
      <w:r w:rsidR="0018754A" w:rsidRPr="00276422">
        <w:rPr>
          <w:color w:val="000000" w:themeColor="text1"/>
        </w:rPr>
        <w:t xml:space="preserve">We have performed a thorough spell check. </w:t>
      </w:r>
    </w:p>
    <w:p w14:paraId="799E6684" w14:textId="77777777" w:rsidR="00F122D7" w:rsidRPr="00276422" w:rsidRDefault="007E34D5" w:rsidP="0018754A">
      <w:pPr>
        <w:rPr>
          <w:color w:val="000000" w:themeColor="text1"/>
        </w:rPr>
      </w:pPr>
      <w:r w:rsidRPr="00276422">
        <w:rPr>
          <w:color w:val="000000" w:themeColor="text1"/>
        </w:rPr>
        <w:br/>
        <w:t>2. Please define all abbreviations during the first-time use.</w:t>
      </w:r>
    </w:p>
    <w:p w14:paraId="070833E4" w14:textId="3FB21A4B" w:rsidR="00F122D7" w:rsidRPr="00276422" w:rsidRDefault="00276422" w:rsidP="0018754A">
      <w:pPr>
        <w:rPr>
          <w:color w:val="000000" w:themeColor="text1"/>
        </w:rPr>
      </w:pPr>
      <w:r>
        <w:rPr>
          <w:color w:val="000000" w:themeColor="text1"/>
        </w:rPr>
        <w:t xml:space="preserve">Answer: </w:t>
      </w:r>
      <w:r w:rsidR="00F122D7" w:rsidRPr="00276422">
        <w:rPr>
          <w:color w:val="000000" w:themeColor="text1"/>
        </w:rPr>
        <w:t>We have defined all abbreviations at the point of first used.</w:t>
      </w:r>
    </w:p>
    <w:p w14:paraId="1063B06D" w14:textId="77777777" w:rsidR="00F122D7" w:rsidRPr="00276422" w:rsidRDefault="007E34D5" w:rsidP="0018754A">
      <w:pPr>
        <w:rPr>
          <w:color w:val="000000" w:themeColor="text1"/>
        </w:rPr>
      </w:pPr>
      <w:r w:rsidRPr="007E34D5">
        <w:rPr>
          <w:color w:val="FF0000"/>
        </w:rPr>
        <w:br/>
      </w:r>
      <w:r w:rsidRPr="00276422">
        <w:rPr>
          <w:color w:val="000000" w:themeColor="text1"/>
        </w:rPr>
        <w:t xml:space="preserve">3. Please format the manuscript as: paragraph Indentation: 0 for both left and right and special: none, Line spacings: single. Please include a single line space between each step, </w:t>
      </w:r>
      <w:proofErr w:type="spellStart"/>
      <w:r w:rsidRPr="00276422">
        <w:rPr>
          <w:color w:val="000000" w:themeColor="text1"/>
        </w:rPr>
        <w:t>substep</w:t>
      </w:r>
      <w:proofErr w:type="spellEnd"/>
      <w:r w:rsidRPr="00276422">
        <w:rPr>
          <w:color w:val="000000" w:themeColor="text1"/>
        </w:rPr>
        <w:t xml:space="preserve"> and note in the protocol section. Please use Calibri 12 points</w:t>
      </w:r>
    </w:p>
    <w:p w14:paraId="72517BB5" w14:textId="2EA786D7" w:rsidR="00F122D7" w:rsidRPr="00276422" w:rsidRDefault="00276422" w:rsidP="0018754A">
      <w:pPr>
        <w:rPr>
          <w:color w:val="000000" w:themeColor="text1"/>
        </w:rPr>
      </w:pPr>
      <w:r>
        <w:rPr>
          <w:color w:val="000000" w:themeColor="text1"/>
        </w:rPr>
        <w:t xml:space="preserve">Answer: </w:t>
      </w:r>
      <w:r w:rsidR="00F122D7" w:rsidRPr="00276422">
        <w:rPr>
          <w:color w:val="000000" w:themeColor="text1"/>
        </w:rPr>
        <w:t>We have complied with all formatting instructions.</w:t>
      </w:r>
    </w:p>
    <w:p w14:paraId="374ABC06" w14:textId="44BCB306" w:rsidR="00F122D7" w:rsidRPr="00276422" w:rsidRDefault="007E34D5" w:rsidP="0018754A">
      <w:pPr>
        <w:rPr>
          <w:color w:val="000000" w:themeColor="text1"/>
        </w:rPr>
      </w:pPr>
      <w:r w:rsidRPr="007E34D5">
        <w:rPr>
          <w:color w:val="FF0000"/>
        </w:rPr>
        <w:br/>
      </w:r>
      <w:r w:rsidRPr="00276422">
        <w:rPr>
          <w:color w:val="000000" w:themeColor="text1"/>
        </w:rPr>
        <w:t xml:space="preserve">4. </w:t>
      </w:r>
      <w:proofErr w:type="spellStart"/>
      <w:r w:rsidRPr="00276422">
        <w:rPr>
          <w:color w:val="000000" w:themeColor="text1"/>
        </w:rPr>
        <w:t>JoVE</w:t>
      </w:r>
      <w:proofErr w:type="spellEnd"/>
      <w:r w:rsidRPr="00276422">
        <w:rPr>
          <w:color w:val="000000" w:themeColor="text1"/>
        </w:rPr>
        <w:t xml:space="preserve"> cannot publish manuscripts containing commercial language. Please remove all commercial language from your manuscript and use generic terms instead. All commercial products should be sufficiently referenced in the Table of Materials and Reagents.</w:t>
      </w:r>
      <w:r w:rsidR="00276422">
        <w:rPr>
          <w:color w:val="000000" w:themeColor="text1"/>
        </w:rPr>
        <w:t xml:space="preserve"> </w:t>
      </w:r>
      <w:r w:rsidRPr="00276422">
        <w:rPr>
          <w:color w:val="000000" w:themeColor="text1"/>
        </w:rPr>
        <w:t xml:space="preserve">For example: </w:t>
      </w:r>
      <w:proofErr w:type="spellStart"/>
      <w:r w:rsidRPr="00276422">
        <w:rPr>
          <w:color w:val="000000" w:themeColor="text1"/>
        </w:rPr>
        <w:t>OsiriX</w:t>
      </w:r>
      <w:proofErr w:type="spellEnd"/>
      <w:r w:rsidRPr="00276422">
        <w:rPr>
          <w:color w:val="000000" w:themeColor="text1"/>
        </w:rPr>
        <w:t>,</w:t>
      </w:r>
    </w:p>
    <w:p w14:paraId="52230337" w14:textId="6BECA68B" w:rsidR="00F122D7" w:rsidRPr="00276422" w:rsidRDefault="00276422" w:rsidP="0018754A">
      <w:pPr>
        <w:rPr>
          <w:color w:val="000000" w:themeColor="text1"/>
        </w:rPr>
      </w:pPr>
      <w:r>
        <w:rPr>
          <w:color w:val="000000" w:themeColor="text1"/>
        </w:rPr>
        <w:t xml:space="preserve">Answer: </w:t>
      </w:r>
      <w:r w:rsidR="00F122D7" w:rsidRPr="00276422">
        <w:rPr>
          <w:color w:val="000000" w:themeColor="text1"/>
        </w:rPr>
        <w:t xml:space="preserve">We have removed commercial language from the text. </w:t>
      </w:r>
    </w:p>
    <w:p w14:paraId="1170FDDC" w14:textId="77777777" w:rsidR="00F122D7" w:rsidRDefault="00F122D7" w:rsidP="0018754A">
      <w:pPr>
        <w:rPr>
          <w:color w:val="FF0000"/>
        </w:rPr>
      </w:pPr>
    </w:p>
    <w:p w14:paraId="236C4985" w14:textId="527CD12F" w:rsidR="00F122D7" w:rsidRPr="00276422" w:rsidRDefault="007E34D5" w:rsidP="0018754A">
      <w:pPr>
        <w:rPr>
          <w:color w:val="000000" w:themeColor="text1"/>
        </w:rPr>
      </w:pPr>
      <w:r w:rsidRPr="00276422">
        <w:rPr>
          <w:color w:val="000000" w:themeColor="text1"/>
        </w:rPr>
        <w:t>5. Please revise the following lines to avoid overlap with previously published work: 148-154, 157, 188-189, 191, 198-200, 245-248, 272-274, 288-290, 408-414.</w:t>
      </w:r>
    </w:p>
    <w:p w14:paraId="02FE68D5" w14:textId="162CB68A" w:rsidR="00F122D7" w:rsidRPr="00276422" w:rsidRDefault="00276422" w:rsidP="0018754A">
      <w:pPr>
        <w:rPr>
          <w:color w:val="000000" w:themeColor="text1"/>
        </w:rPr>
      </w:pPr>
      <w:r>
        <w:rPr>
          <w:color w:val="000000" w:themeColor="text1"/>
        </w:rPr>
        <w:t xml:space="preserve">Answer: </w:t>
      </w:r>
      <w:r w:rsidR="00F122D7" w:rsidRPr="00276422">
        <w:rPr>
          <w:color w:val="000000" w:themeColor="text1"/>
        </w:rPr>
        <w:t xml:space="preserve">We have </w:t>
      </w:r>
      <w:r w:rsidRPr="00276422">
        <w:rPr>
          <w:color w:val="000000" w:themeColor="text1"/>
        </w:rPr>
        <w:t xml:space="preserve">revised </w:t>
      </w:r>
      <w:r w:rsidR="00F122D7" w:rsidRPr="00276422">
        <w:rPr>
          <w:color w:val="000000" w:themeColor="text1"/>
        </w:rPr>
        <w:t xml:space="preserve">the sentences indicated above to avoid duplication with published work.  </w:t>
      </w:r>
    </w:p>
    <w:p w14:paraId="380BEB0A" w14:textId="77777777" w:rsidR="00F122D7" w:rsidRPr="00276422" w:rsidRDefault="007E34D5" w:rsidP="0018754A">
      <w:pPr>
        <w:rPr>
          <w:color w:val="000000" w:themeColor="text1"/>
        </w:rPr>
      </w:pPr>
      <w:r w:rsidRPr="007E34D5">
        <w:br/>
      </w:r>
      <w:r w:rsidRPr="00276422">
        <w:rPr>
          <w:color w:val="000000" w:themeColor="text1"/>
        </w:rPr>
        <w:t>6. Please ensure that the long Abstract is within 150-300-word limit and clearly states the goal of the protocol.</w:t>
      </w:r>
    </w:p>
    <w:p w14:paraId="2255CAB9" w14:textId="4C6378F1" w:rsidR="00F122D7" w:rsidRPr="00276422" w:rsidRDefault="00276422" w:rsidP="0018754A">
      <w:pPr>
        <w:rPr>
          <w:color w:val="000000" w:themeColor="text1"/>
        </w:rPr>
      </w:pPr>
      <w:r>
        <w:rPr>
          <w:color w:val="000000" w:themeColor="text1"/>
        </w:rPr>
        <w:t xml:space="preserve">Answer: </w:t>
      </w:r>
      <w:r w:rsidR="00F122D7" w:rsidRPr="00276422">
        <w:rPr>
          <w:color w:val="000000" w:themeColor="text1"/>
        </w:rPr>
        <w:t>The abstract is within the word limit and clearly states the Aim of this protocol.</w:t>
      </w:r>
    </w:p>
    <w:p w14:paraId="2D357367" w14:textId="77777777" w:rsidR="00F122D7" w:rsidRPr="00276422" w:rsidRDefault="007E34D5" w:rsidP="0018754A">
      <w:pPr>
        <w:rPr>
          <w:color w:val="000000" w:themeColor="text1"/>
        </w:rPr>
      </w:pPr>
      <w:r w:rsidRPr="00276422">
        <w:rPr>
          <w:color w:val="000000" w:themeColor="text1"/>
        </w:rPr>
        <w:br/>
        <w:t>7. Please ensure that all text in the protocol section is written in the imperative tense as if telling someone how to do the technique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w:t>
      </w:r>
    </w:p>
    <w:p w14:paraId="65D5AAE4" w14:textId="1F2380DB" w:rsidR="00F122D7" w:rsidRPr="00276422" w:rsidRDefault="00276422" w:rsidP="0018754A">
      <w:pPr>
        <w:rPr>
          <w:color w:val="000000" w:themeColor="text1"/>
        </w:rPr>
      </w:pPr>
      <w:r>
        <w:rPr>
          <w:color w:val="000000" w:themeColor="text1"/>
        </w:rPr>
        <w:t xml:space="preserve">Answer: </w:t>
      </w:r>
      <w:r w:rsidR="00F122D7" w:rsidRPr="00276422">
        <w:rPr>
          <w:color w:val="000000" w:themeColor="text1"/>
        </w:rPr>
        <w:t>We have complied with this request.</w:t>
      </w:r>
    </w:p>
    <w:p w14:paraId="59E62A93" w14:textId="77777777" w:rsidR="00F122D7" w:rsidRPr="00276422" w:rsidRDefault="007E34D5" w:rsidP="0018754A">
      <w:pPr>
        <w:rPr>
          <w:color w:val="000000" w:themeColor="text1"/>
        </w:rPr>
      </w:pPr>
      <w:r w:rsidRPr="007E34D5">
        <w:br/>
      </w:r>
      <w:r w:rsidRPr="00276422">
        <w:rPr>
          <w:color w:val="000000" w:themeColor="text1"/>
        </w:rPr>
        <w:t xml:space="preserve">8. Please adjust the numbering of the Protocol to follow the </w:t>
      </w:r>
      <w:proofErr w:type="spellStart"/>
      <w:r w:rsidRPr="00276422">
        <w:rPr>
          <w:color w:val="000000" w:themeColor="text1"/>
        </w:rPr>
        <w:t>JoVE</w:t>
      </w:r>
      <w:proofErr w:type="spellEnd"/>
      <w:r w:rsidRPr="00276422">
        <w:rPr>
          <w:color w:val="000000" w:themeColor="text1"/>
        </w:rPr>
        <w:t xml:space="preserve"> Instructions for Authors. For example, 1 should be followed by 1.1 and then 1.1.1 and 1.1.2 if necessary.</w:t>
      </w:r>
    </w:p>
    <w:p w14:paraId="7E8A400D" w14:textId="30131A17" w:rsidR="00F122D7" w:rsidRPr="00276422" w:rsidRDefault="00276422" w:rsidP="00F122D7">
      <w:pPr>
        <w:rPr>
          <w:color w:val="000000" w:themeColor="text1"/>
        </w:rPr>
      </w:pPr>
      <w:r w:rsidRPr="00276422">
        <w:rPr>
          <w:color w:val="000000" w:themeColor="text1"/>
        </w:rPr>
        <w:t xml:space="preserve">Answer: </w:t>
      </w:r>
      <w:r w:rsidR="00F122D7" w:rsidRPr="00276422">
        <w:rPr>
          <w:color w:val="000000" w:themeColor="text1"/>
        </w:rPr>
        <w:t>We have complied with this request.</w:t>
      </w:r>
    </w:p>
    <w:p w14:paraId="5BCBD5DA" w14:textId="77777777" w:rsidR="00F122D7" w:rsidRPr="00276422" w:rsidRDefault="007E34D5" w:rsidP="0018754A">
      <w:pPr>
        <w:rPr>
          <w:color w:val="000000" w:themeColor="text1"/>
        </w:rPr>
      </w:pPr>
      <w:r w:rsidRPr="007E34D5">
        <w:rPr>
          <w:color w:val="FF0000"/>
        </w:rPr>
        <w:br/>
      </w:r>
      <w:r w:rsidRPr="00276422">
        <w:rPr>
          <w:color w:val="000000" w:themeColor="text1"/>
        </w:rPr>
        <w:t>9. The Protocol should contain only action items that direct the reader to do something.</w:t>
      </w:r>
    </w:p>
    <w:p w14:paraId="35D7EF1A" w14:textId="67DCB799" w:rsidR="00F122D7" w:rsidRPr="00276422" w:rsidRDefault="00276422" w:rsidP="00F122D7">
      <w:pPr>
        <w:rPr>
          <w:color w:val="000000" w:themeColor="text1"/>
        </w:rPr>
      </w:pPr>
      <w:r w:rsidRPr="00276422">
        <w:rPr>
          <w:color w:val="000000" w:themeColor="text1"/>
        </w:rPr>
        <w:t xml:space="preserve">Answer: </w:t>
      </w:r>
      <w:r w:rsidR="00F122D7" w:rsidRPr="00276422">
        <w:rPr>
          <w:color w:val="000000" w:themeColor="text1"/>
        </w:rPr>
        <w:t>We have complied with this request.</w:t>
      </w:r>
    </w:p>
    <w:p w14:paraId="53E079A3" w14:textId="37FC894B" w:rsidR="00F122D7" w:rsidRPr="00276422" w:rsidRDefault="007E34D5" w:rsidP="0018754A">
      <w:pPr>
        <w:rPr>
          <w:color w:val="000000" w:themeColor="text1"/>
        </w:rPr>
      </w:pPr>
      <w:r w:rsidRPr="007E34D5">
        <w:rPr>
          <w:color w:val="FF0000"/>
        </w:rPr>
        <w:br/>
      </w:r>
      <w:r w:rsidRPr="00276422">
        <w:rPr>
          <w:color w:val="000000" w:themeColor="text1"/>
        </w:rPr>
        <w:t>10. Please ensure that individual steps of the protocol should only contain 2-3 actions sentences per step.</w:t>
      </w:r>
    </w:p>
    <w:p w14:paraId="6E2BDBB5" w14:textId="197C6138" w:rsidR="00F122D7" w:rsidRPr="00276422" w:rsidRDefault="00276422" w:rsidP="0018754A">
      <w:pPr>
        <w:rPr>
          <w:color w:val="000000" w:themeColor="text1"/>
        </w:rPr>
      </w:pPr>
      <w:r w:rsidRPr="00276422">
        <w:rPr>
          <w:color w:val="000000" w:themeColor="text1"/>
        </w:rPr>
        <w:t xml:space="preserve">Answer: </w:t>
      </w:r>
      <w:r w:rsidR="00F122D7" w:rsidRPr="00276422">
        <w:rPr>
          <w:color w:val="000000" w:themeColor="text1"/>
        </w:rPr>
        <w:t>We have complied with this request.</w:t>
      </w:r>
    </w:p>
    <w:p w14:paraId="22920BB5" w14:textId="77777777" w:rsidR="00F122D7" w:rsidRPr="00276422" w:rsidRDefault="007E34D5" w:rsidP="0018754A">
      <w:pPr>
        <w:rPr>
          <w:color w:val="000000" w:themeColor="text1"/>
        </w:rPr>
      </w:pPr>
      <w:r w:rsidRPr="007E34D5">
        <w:rPr>
          <w:color w:val="FF0000"/>
        </w:rPr>
        <w:lastRenderedPageBreak/>
        <w:br/>
      </w:r>
      <w:r w:rsidRPr="00276422">
        <w:rPr>
          <w:color w:val="000000" w:themeColor="text1"/>
        </w:rPr>
        <w:t>11. Please ensure you answer the “how” question, i.e., how is the step performed?</w:t>
      </w:r>
    </w:p>
    <w:p w14:paraId="57D7DF0B" w14:textId="53AA65C1" w:rsidR="00F122D7" w:rsidRPr="00276422" w:rsidRDefault="00276422" w:rsidP="00F122D7">
      <w:pPr>
        <w:rPr>
          <w:color w:val="000000" w:themeColor="text1"/>
        </w:rPr>
      </w:pPr>
      <w:r w:rsidRPr="00276422">
        <w:rPr>
          <w:color w:val="000000" w:themeColor="text1"/>
        </w:rPr>
        <w:t xml:space="preserve">Answer: </w:t>
      </w:r>
      <w:r w:rsidR="00F122D7" w:rsidRPr="00276422">
        <w:rPr>
          <w:color w:val="000000" w:themeColor="text1"/>
        </w:rPr>
        <w:t>We have complied with this request.</w:t>
      </w:r>
    </w:p>
    <w:p w14:paraId="683D016C" w14:textId="77777777" w:rsidR="00F122D7" w:rsidRPr="00276422" w:rsidRDefault="007E34D5" w:rsidP="0018754A">
      <w:pPr>
        <w:rPr>
          <w:color w:val="000000" w:themeColor="text1"/>
        </w:rPr>
      </w:pPr>
      <w:r w:rsidRPr="00276422">
        <w:rPr>
          <w:color w:val="000000" w:themeColor="text1"/>
        </w:rPr>
        <w:br/>
        <w:t>12. 1.2: Please include volume and concentration of the solution prepared?</w:t>
      </w:r>
      <w:r w:rsidR="00F122D7" w:rsidRPr="00276422">
        <w:rPr>
          <w:color w:val="000000" w:themeColor="text1"/>
        </w:rPr>
        <w:t xml:space="preserve"> </w:t>
      </w:r>
    </w:p>
    <w:p w14:paraId="6857045B" w14:textId="7542202A" w:rsidR="00F122D7" w:rsidRPr="00276422" w:rsidRDefault="00F122D7" w:rsidP="00F122D7">
      <w:pPr>
        <w:widowControl w:val="0"/>
        <w:autoSpaceDE w:val="0"/>
        <w:autoSpaceDN w:val="0"/>
        <w:adjustRightInd w:val="0"/>
        <w:jc w:val="both"/>
        <w:rPr>
          <w:color w:val="000000" w:themeColor="text1"/>
        </w:rPr>
      </w:pPr>
      <w:r w:rsidRPr="00276422">
        <w:rPr>
          <w:color w:val="000000" w:themeColor="text1"/>
        </w:rPr>
        <w:t xml:space="preserve">We have change the sentence to read “Load a 29G needle insulin syringe with the right volume of the contrast agent (gadofosveset </w:t>
      </w:r>
      <w:proofErr w:type="spellStart"/>
      <w:r w:rsidRPr="00276422">
        <w:rPr>
          <w:color w:val="000000" w:themeColor="text1"/>
        </w:rPr>
        <w:t>trisordium</w:t>
      </w:r>
      <w:proofErr w:type="spellEnd"/>
      <w:r w:rsidRPr="00276422">
        <w:rPr>
          <w:color w:val="000000" w:themeColor="text1"/>
        </w:rPr>
        <w:t xml:space="preserve">) to achieve </w:t>
      </w:r>
      <w:r w:rsidR="00A40462">
        <w:rPr>
          <w:color w:val="000000" w:themeColor="text1"/>
        </w:rPr>
        <w:t xml:space="preserve">a dose of </w:t>
      </w:r>
      <w:r w:rsidRPr="00276422">
        <w:rPr>
          <w:color w:val="000000" w:themeColor="text1"/>
        </w:rPr>
        <w:t xml:space="preserve">(0.03mmol/kg). Keep the injection volume between 50-150μl” </w:t>
      </w:r>
    </w:p>
    <w:p w14:paraId="4353FF90" w14:textId="77777777" w:rsidR="00F122D7" w:rsidRPr="00276422" w:rsidRDefault="007E34D5" w:rsidP="0018754A">
      <w:pPr>
        <w:rPr>
          <w:color w:val="000000" w:themeColor="text1"/>
        </w:rPr>
      </w:pPr>
      <w:r w:rsidRPr="007E34D5">
        <w:rPr>
          <w:color w:val="FF0000"/>
        </w:rPr>
        <w:br/>
      </w:r>
      <w:r w:rsidRPr="00276422">
        <w:rPr>
          <w:color w:val="000000" w:themeColor="text1"/>
        </w:rPr>
        <w:t>13. Please use the degree symbol (˚) and do not superscript 0 or O.</w:t>
      </w:r>
    </w:p>
    <w:p w14:paraId="348C11ED" w14:textId="4B0E70BC" w:rsidR="00F122D7" w:rsidRPr="00276422" w:rsidRDefault="00276422" w:rsidP="00F122D7">
      <w:pPr>
        <w:rPr>
          <w:color w:val="000000" w:themeColor="text1"/>
        </w:rPr>
      </w:pPr>
      <w:r w:rsidRPr="00276422">
        <w:rPr>
          <w:color w:val="000000" w:themeColor="text1"/>
        </w:rPr>
        <w:t xml:space="preserve">Answer: </w:t>
      </w:r>
      <w:r w:rsidR="00F122D7" w:rsidRPr="00276422">
        <w:rPr>
          <w:color w:val="000000" w:themeColor="text1"/>
        </w:rPr>
        <w:t xml:space="preserve">We have made the recommended change. </w:t>
      </w:r>
    </w:p>
    <w:p w14:paraId="142BF2CB" w14:textId="77777777" w:rsidR="00F122D7" w:rsidRPr="00276422" w:rsidRDefault="007E34D5" w:rsidP="0018754A">
      <w:pPr>
        <w:rPr>
          <w:color w:val="000000" w:themeColor="text1"/>
        </w:rPr>
      </w:pPr>
      <w:r w:rsidRPr="00276422">
        <w:rPr>
          <w:color w:val="000000" w:themeColor="text1"/>
        </w:rPr>
        <w:br/>
        <w:t>14. Anesthesia steps cannot be filmed.</w:t>
      </w:r>
    </w:p>
    <w:p w14:paraId="3D40DFE2" w14:textId="5736F2A8" w:rsidR="00F122D7" w:rsidRPr="00276422" w:rsidRDefault="00276422" w:rsidP="0018754A">
      <w:pPr>
        <w:rPr>
          <w:color w:val="000000" w:themeColor="text1"/>
        </w:rPr>
      </w:pPr>
      <w:r w:rsidRPr="00276422">
        <w:rPr>
          <w:color w:val="000000" w:themeColor="text1"/>
        </w:rPr>
        <w:t xml:space="preserve">Answer: </w:t>
      </w:r>
      <w:r w:rsidR="00F122D7" w:rsidRPr="00276422">
        <w:rPr>
          <w:color w:val="000000" w:themeColor="text1"/>
        </w:rPr>
        <w:t>We have removed this from the content to be filmed.</w:t>
      </w:r>
    </w:p>
    <w:p w14:paraId="4764270B" w14:textId="77777777" w:rsidR="00F122D7" w:rsidRDefault="00F122D7" w:rsidP="0018754A">
      <w:pPr>
        <w:rPr>
          <w:color w:val="FF0000"/>
        </w:rPr>
      </w:pPr>
    </w:p>
    <w:p w14:paraId="73B5D5FE" w14:textId="77777777" w:rsidR="00F122D7" w:rsidRPr="00276422" w:rsidRDefault="007E34D5" w:rsidP="0018754A">
      <w:pPr>
        <w:rPr>
          <w:color w:val="000000" w:themeColor="text1"/>
        </w:rPr>
      </w:pPr>
      <w:r w:rsidRPr="00276422">
        <w:rPr>
          <w:color w:val="000000" w:themeColor="text1"/>
        </w:rPr>
        <w:t>15. 4.1: How is this done?</w:t>
      </w:r>
    </w:p>
    <w:p w14:paraId="7CA932A6" w14:textId="3539C187" w:rsidR="00CA4018" w:rsidRPr="00276422" w:rsidRDefault="00276422" w:rsidP="00CA4018">
      <w:pPr>
        <w:rPr>
          <w:color w:val="000000" w:themeColor="text1"/>
        </w:rPr>
      </w:pPr>
      <w:r w:rsidRPr="00276422">
        <w:rPr>
          <w:color w:val="000000" w:themeColor="text1"/>
        </w:rPr>
        <w:t xml:space="preserve">Answer: </w:t>
      </w:r>
      <w:r w:rsidR="00F122D7" w:rsidRPr="00276422">
        <w:rPr>
          <w:color w:val="000000" w:themeColor="text1"/>
        </w:rPr>
        <w:t>We have changed the sentence to read “</w:t>
      </w:r>
      <w:r w:rsidR="00CA4018" w:rsidRPr="00276422">
        <w:rPr>
          <w:color w:val="000000" w:themeColor="text1"/>
        </w:rPr>
        <w:t>Run the standard calibrations for the MRI system by starting a scout scan”</w:t>
      </w:r>
    </w:p>
    <w:p w14:paraId="2DCA18CD" w14:textId="0208FF7F" w:rsidR="00F122D7" w:rsidRPr="00276422" w:rsidRDefault="007E34D5" w:rsidP="00CA4018">
      <w:pPr>
        <w:autoSpaceDE w:val="0"/>
        <w:autoSpaceDN w:val="0"/>
        <w:adjustRightInd w:val="0"/>
        <w:jc w:val="both"/>
        <w:rPr>
          <w:color w:val="000000" w:themeColor="text1"/>
        </w:rPr>
      </w:pPr>
      <w:r w:rsidRPr="00276422">
        <w:rPr>
          <w:color w:val="000000" w:themeColor="text1"/>
        </w:rPr>
        <w:br/>
        <w:t>16. 5: How do you perform each step? Do you perform any button clicks, knob turns, etc? Do you use any command lines? Please include all actions.</w:t>
      </w:r>
    </w:p>
    <w:p w14:paraId="7CD340B6" w14:textId="0143210D" w:rsidR="00F122D7" w:rsidRPr="00276422" w:rsidRDefault="00276422" w:rsidP="0018754A">
      <w:pPr>
        <w:rPr>
          <w:color w:val="000000" w:themeColor="text1"/>
        </w:rPr>
      </w:pPr>
      <w:r w:rsidRPr="00276422">
        <w:rPr>
          <w:color w:val="000000" w:themeColor="text1"/>
        </w:rPr>
        <w:t xml:space="preserve">Answer: </w:t>
      </w:r>
      <w:r w:rsidR="00F122D7" w:rsidRPr="00276422">
        <w:rPr>
          <w:color w:val="000000" w:themeColor="text1"/>
        </w:rPr>
        <w:t>We have change</w:t>
      </w:r>
      <w:r w:rsidRPr="00276422">
        <w:rPr>
          <w:color w:val="000000" w:themeColor="text1"/>
        </w:rPr>
        <w:t>d</w:t>
      </w:r>
      <w:r w:rsidR="00F122D7" w:rsidRPr="00276422">
        <w:rPr>
          <w:color w:val="000000" w:themeColor="text1"/>
        </w:rPr>
        <w:t xml:space="preserve"> all relevant sentences</w:t>
      </w:r>
      <w:r w:rsidRPr="00276422">
        <w:rPr>
          <w:color w:val="000000" w:themeColor="text1"/>
        </w:rPr>
        <w:t xml:space="preserve"> in </w:t>
      </w:r>
      <w:r w:rsidR="00A20DEC">
        <w:rPr>
          <w:color w:val="000000" w:themeColor="text1"/>
        </w:rPr>
        <w:t>“</w:t>
      </w:r>
      <w:r w:rsidRPr="00A20DEC">
        <w:rPr>
          <w:bCs/>
          <w:color w:val="000000" w:themeColor="text1"/>
        </w:rPr>
        <w:t>MRI Segmentation and Data Analysis</w:t>
      </w:r>
      <w:r w:rsidR="00A20DEC">
        <w:rPr>
          <w:bCs/>
          <w:color w:val="000000" w:themeColor="text1"/>
        </w:rPr>
        <w:t>”</w:t>
      </w:r>
      <w:r w:rsidRPr="00A20DEC">
        <w:rPr>
          <w:bCs/>
          <w:color w:val="000000" w:themeColor="text1"/>
        </w:rPr>
        <w:t xml:space="preserve"> section</w:t>
      </w:r>
      <w:r w:rsidRPr="00276422">
        <w:rPr>
          <w:b/>
          <w:color w:val="000000" w:themeColor="text1"/>
        </w:rPr>
        <w:t xml:space="preserve"> </w:t>
      </w:r>
      <w:r w:rsidR="00F122D7" w:rsidRPr="00276422">
        <w:rPr>
          <w:color w:val="000000" w:themeColor="text1"/>
        </w:rPr>
        <w:t>to include specific instruction</w:t>
      </w:r>
      <w:r w:rsidRPr="00276422">
        <w:rPr>
          <w:color w:val="000000" w:themeColor="text1"/>
        </w:rPr>
        <w:t>s</w:t>
      </w:r>
      <w:r w:rsidR="00F122D7" w:rsidRPr="00276422">
        <w:rPr>
          <w:color w:val="000000" w:themeColor="text1"/>
        </w:rPr>
        <w:t xml:space="preserve"> on how to perform th</w:t>
      </w:r>
      <w:r>
        <w:rPr>
          <w:color w:val="000000" w:themeColor="text1"/>
        </w:rPr>
        <w:t>is work</w:t>
      </w:r>
      <w:r w:rsidR="00DA505F">
        <w:rPr>
          <w:color w:val="000000" w:themeColor="text1"/>
        </w:rPr>
        <w:t xml:space="preserve"> in lines 275-338.</w:t>
      </w:r>
      <w:r w:rsidR="00F04434" w:rsidRPr="00276422">
        <w:rPr>
          <w:color w:val="000000" w:themeColor="text1"/>
        </w:rPr>
        <w:t xml:space="preserve"> </w:t>
      </w:r>
    </w:p>
    <w:p w14:paraId="6489993F" w14:textId="4B59C446" w:rsidR="00F04434" w:rsidRDefault="007E34D5" w:rsidP="0018754A">
      <w:r w:rsidRPr="00276422">
        <w:rPr>
          <w:color w:val="000000" w:themeColor="text1"/>
        </w:rPr>
        <w:br/>
      </w:r>
      <w:r w:rsidRPr="007E34D5">
        <w:t xml:space="preserve">17. There is a 10-page limit for the Protocol, but there is a 3-page limit for filmable content. </w:t>
      </w:r>
      <w:r w:rsidR="00276422">
        <w:rPr>
          <w:color w:val="000000" w:themeColor="text1"/>
        </w:rPr>
        <w:t>Answer</w:t>
      </w:r>
      <w:r w:rsidR="00276422" w:rsidRPr="00DA505F">
        <w:rPr>
          <w:color w:val="000000" w:themeColor="text1"/>
        </w:rPr>
        <w:t xml:space="preserve">: </w:t>
      </w:r>
      <w:r w:rsidRPr="00DA505F">
        <w:t>Please highlight 3 pages or less of the Protocol (including headings and spacing) that identifies the essential steps of the protocol for the video, i.e., the steps that should</w:t>
      </w:r>
      <w:r w:rsidRPr="007E34D5">
        <w:t xml:space="preserve"> be visualized to tell the most cohesive story of the Protocol.</w:t>
      </w:r>
    </w:p>
    <w:p w14:paraId="5905D615" w14:textId="4F743000" w:rsidR="00F04434" w:rsidRDefault="00276422" w:rsidP="0018754A">
      <w:r w:rsidRPr="00276422">
        <w:rPr>
          <w:color w:val="000000" w:themeColor="text1"/>
        </w:rPr>
        <w:t>Answer:</w:t>
      </w:r>
      <w:r>
        <w:rPr>
          <w:color w:val="000000" w:themeColor="text1"/>
        </w:rPr>
        <w:t xml:space="preserve"> </w:t>
      </w:r>
      <w:r w:rsidR="00F04434">
        <w:t xml:space="preserve">We have condense the filmable content into 3-pages. </w:t>
      </w:r>
    </w:p>
    <w:p w14:paraId="5B4F25E2" w14:textId="77777777" w:rsidR="00F04434" w:rsidRPr="00276422" w:rsidRDefault="007E34D5" w:rsidP="0018754A">
      <w:pPr>
        <w:rPr>
          <w:color w:val="000000" w:themeColor="text1"/>
        </w:rPr>
      </w:pPr>
      <w:r w:rsidRPr="007E34D5">
        <w:br/>
      </w:r>
      <w:r w:rsidRPr="00276422">
        <w:rPr>
          <w:color w:val="000000" w:themeColor="text1"/>
        </w:rPr>
        <w:t>18. Please ensure all figures are referenced in order.</w:t>
      </w:r>
    </w:p>
    <w:p w14:paraId="26861884" w14:textId="4DCB93A9" w:rsidR="00F04434" w:rsidRPr="00276422" w:rsidRDefault="00276422" w:rsidP="0018754A">
      <w:pPr>
        <w:rPr>
          <w:color w:val="000000" w:themeColor="text1"/>
        </w:rPr>
      </w:pPr>
      <w:r w:rsidRPr="00276422">
        <w:rPr>
          <w:color w:val="000000" w:themeColor="text1"/>
        </w:rPr>
        <w:t xml:space="preserve">Answer: </w:t>
      </w:r>
      <w:r w:rsidR="00F04434" w:rsidRPr="00276422">
        <w:rPr>
          <w:color w:val="000000" w:themeColor="text1"/>
        </w:rPr>
        <w:t>We have complied with this request.</w:t>
      </w:r>
    </w:p>
    <w:p w14:paraId="7434A632" w14:textId="47423707" w:rsidR="00F04434" w:rsidRPr="00276422" w:rsidRDefault="007E34D5" w:rsidP="0018754A">
      <w:pPr>
        <w:rPr>
          <w:color w:val="000000" w:themeColor="text1"/>
        </w:rPr>
      </w:pPr>
      <w:r w:rsidRPr="00276422">
        <w:rPr>
          <w:color w:val="000000" w:themeColor="text1"/>
        </w:rPr>
        <w:br/>
        <w:t>19. Please ensure the results are described in the context of the presented technique. e.g., how do these results show the technique, suggestions about how to analy</w:t>
      </w:r>
      <w:r w:rsidR="00A20DEC">
        <w:rPr>
          <w:color w:val="000000" w:themeColor="text1"/>
        </w:rPr>
        <w:t>s</w:t>
      </w:r>
      <w:r w:rsidRPr="00276422">
        <w:rPr>
          <w:color w:val="000000" w:themeColor="text1"/>
        </w:rPr>
        <w:t>e the outcome, etc. Data from both successful and sub-optimal experiments can be included.</w:t>
      </w:r>
    </w:p>
    <w:p w14:paraId="20D246C9" w14:textId="15EC9942" w:rsidR="00BF23A3" w:rsidRPr="00276422" w:rsidRDefault="00276422" w:rsidP="00BF23A3">
      <w:pPr>
        <w:rPr>
          <w:color w:val="000000" w:themeColor="text1"/>
        </w:rPr>
      </w:pPr>
      <w:r w:rsidRPr="00276422">
        <w:rPr>
          <w:color w:val="000000" w:themeColor="text1"/>
        </w:rPr>
        <w:t xml:space="preserve">Answer: </w:t>
      </w:r>
      <w:r w:rsidR="00BF23A3" w:rsidRPr="00276422">
        <w:rPr>
          <w:color w:val="000000" w:themeColor="text1"/>
        </w:rPr>
        <w:t>We have complied with this request.</w:t>
      </w:r>
    </w:p>
    <w:p w14:paraId="1663E2FA" w14:textId="77777777" w:rsidR="00BF23A3" w:rsidRDefault="007E34D5" w:rsidP="0018754A">
      <w:r w:rsidRPr="007E34D5">
        <w:rPr>
          <w:color w:val="FF0000"/>
        </w:rPr>
        <w:br/>
      </w:r>
      <w:r w:rsidRPr="007E34D5">
        <w:t>20. Please obtain explicit copyright permission to reuse any figures from a previous publication. Explicit permission can be expressed in the form of a letter from the editor or a link to the editorial policy that allows re-</w:t>
      </w:r>
      <w:r w:rsidRPr="00DA505F">
        <w:t>prints. Please upload this information as a .doc or .docx file to your Editorial Manager account. T</w:t>
      </w:r>
      <w:r w:rsidRPr="00276422">
        <w:t>he Figure must be cited appropriately in the Figure Legend, i.e. “This figure has been modified from [citation].”</w:t>
      </w:r>
    </w:p>
    <w:p w14:paraId="1D3BC624" w14:textId="2750DD12" w:rsidR="00BF23A3" w:rsidRPr="00276422" w:rsidRDefault="00276422" w:rsidP="00BF23A3">
      <w:pPr>
        <w:rPr>
          <w:color w:val="000000" w:themeColor="text1"/>
        </w:rPr>
      </w:pPr>
      <w:r w:rsidRPr="00276422">
        <w:rPr>
          <w:color w:val="000000" w:themeColor="text1"/>
        </w:rPr>
        <w:t xml:space="preserve">Answer: </w:t>
      </w:r>
      <w:r w:rsidR="00BF23A3" w:rsidRPr="00276422">
        <w:rPr>
          <w:color w:val="000000" w:themeColor="text1"/>
        </w:rPr>
        <w:t xml:space="preserve">We have permission from the publisher to re-use content and we will upload the document on the </w:t>
      </w:r>
      <w:proofErr w:type="spellStart"/>
      <w:r w:rsidR="00BF23A3" w:rsidRPr="00276422">
        <w:rPr>
          <w:color w:val="000000" w:themeColor="text1"/>
        </w:rPr>
        <w:t>JoVE</w:t>
      </w:r>
      <w:proofErr w:type="spellEnd"/>
      <w:r w:rsidR="00BF23A3" w:rsidRPr="00276422">
        <w:rPr>
          <w:color w:val="000000" w:themeColor="text1"/>
        </w:rPr>
        <w:t xml:space="preserve"> website</w:t>
      </w:r>
      <w:r>
        <w:rPr>
          <w:color w:val="000000" w:themeColor="text1"/>
        </w:rPr>
        <w:t xml:space="preserve"> at the time of resubmission.</w:t>
      </w:r>
    </w:p>
    <w:p w14:paraId="3F760875" w14:textId="77777777" w:rsidR="00BF23A3" w:rsidRPr="00276422" w:rsidRDefault="007E34D5" w:rsidP="0018754A">
      <w:pPr>
        <w:rPr>
          <w:color w:val="000000" w:themeColor="text1"/>
        </w:rPr>
      </w:pPr>
      <w:r w:rsidRPr="007E34D5">
        <w:br/>
      </w:r>
      <w:r w:rsidRPr="00276422">
        <w:rPr>
          <w:color w:val="000000" w:themeColor="text1"/>
        </w:rPr>
        <w:t xml:space="preserve">21. Please include a title and a description of each figure and/or table. All figures and/or </w:t>
      </w:r>
      <w:r w:rsidRPr="00276422">
        <w:rPr>
          <w:color w:val="000000" w:themeColor="text1"/>
        </w:rPr>
        <w:lastRenderedPageBreak/>
        <w:t>tables showing data must include measurement definitions, scale bars, and error bars (if applicable). Please include all the Figure Legends together at the end of the Representative Results in the manuscript text.</w:t>
      </w:r>
    </w:p>
    <w:p w14:paraId="0348C32D" w14:textId="3DDF5AA7" w:rsidR="00BF23A3" w:rsidRPr="00276422" w:rsidRDefault="00276422" w:rsidP="0018754A">
      <w:pPr>
        <w:rPr>
          <w:color w:val="000000" w:themeColor="text1"/>
        </w:rPr>
      </w:pPr>
      <w:r w:rsidRPr="00276422">
        <w:rPr>
          <w:color w:val="000000" w:themeColor="text1"/>
        </w:rPr>
        <w:t xml:space="preserve">Answer: </w:t>
      </w:r>
      <w:r w:rsidR="00BF23A3" w:rsidRPr="00276422">
        <w:rPr>
          <w:color w:val="000000" w:themeColor="text1"/>
        </w:rPr>
        <w:t xml:space="preserve">We have added all the Figure legends at the end of the Representative Results section. </w:t>
      </w:r>
    </w:p>
    <w:p w14:paraId="5956C70D" w14:textId="77777777" w:rsidR="00BF23A3" w:rsidRPr="00566CA3" w:rsidRDefault="007E34D5" w:rsidP="0018754A">
      <w:pPr>
        <w:rPr>
          <w:color w:val="000000" w:themeColor="text1"/>
        </w:rPr>
      </w:pPr>
      <w:r w:rsidRPr="007D6D94">
        <w:rPr>
          <w:color w:val="FF0000"/>
        </w:rPr>
        <w:br/>
      </w:r>
      <w:r w:rsidRPr="00566CA3">
        <w:rPr>
          <w:color w:val="000000" w:themeColor="text1"/>
        </w:rPr>
        <w:t>22. Please do not abbreviate the journal titles in the references section.</w:t>
      </w:r>
    </w:p>
    <w:p w14:paraId="5E7D6D6E" w14:textId="3CA582B3" w:rsidR="00BF23A3" w:rsidRPr="00566CA3" w:rsidRDefault="00276422" w:rsidP="0018754A">
      <w:pPr>
        <w:rPr>
          <w:color w:val="000000" w:themeColor="text1"/>
        </w:rPr>
      </w:pPr>
      <w:r w:rsidRPr="00566CA3">
        <w:rPr>
          <w:color w:val="000000" w:themeColor="text1"/>
        </w:rPr>
        <w:t xml:space="preserve">Answer: </w:t>
      </w:r>
      <w:r w:rsidR="00BF23A3" w:rsidRPr="00566CA3">
        <w:rPr>
          <w:color w:val="000000" w:themeColor="text1"/>
        </w:rPr>
        <w:t>We have changed the formatting as requested.</w:t>
      </w:r>
    </w:p>
    <w:p w14:paraId="5759E88D" w14:textId="77777777" w:rsidR="00BF23A3" w:rsidRPr="00276422" w:rsidRDefault="007E34D5" w:rsidP="0018754A">
      <w:pPr>
        <w:rPr>
          <w:color w:val="000000" w:themeColor="text1"/>
        </w:rPr>
      </w:pPr>
      <w:r w:rsidRPr="007D6D94">
        <w:rPr>
          <w:color w:val="FF0000"/>
        </w:rPr>
        <w:br/>
      </w:r>
      <w:r w:rsidRPr="00276422">
        <w:rPr>
          <w:color w:val="000000" w:themeColor="text1"/>
        </w:rPr>
        <w:t>23. Figure 2: Please remove the commercial term shown on the scanner.</w:t>
      </w:r>
    </w:p>
    <w:p w14:paraId="36D0951D" w14:textId="3493D230" w:rsidR="00BF23A3" w:rsidRPr="00276422" w:rsidRDefault="00276422" w:rsidP="0018754A">
      <w:pPr>
        <w:rPr>
          <w:color w:val="000000" w:themeColor="text1"/>
        </w:rPr>
      </w:pPr>
      <w:r w:rsidRPr="00276422">
        <w:rPr>
          <w:color w:val="000000" w:themeColor="text1"/>
        </w:rPr>
        <w:t xml:space="preserve">Answer: </w:t>
      </w:r>
      <w:r w:rsidR="00BF23A3" w:rsidRPr="00276422">
        <w:rPr>
          <w:color w:val="000000" w:themeColor="text1"/>
        </w:rPr>
        <w:t>We have removed the commercial term from Figure 2.</w:t>
      </w:r>
    </w:p>
    <w:p w14:paraId="2EAC5125" w14:textId="77777777" w:rsidR="00BF23A3" w:rsidRPr="00276422" w:rsidRDefault="007E34D5" w:rsidP="0018754A">
      <w:pPr>
        <w:rPr>
          <w:color w:val="000000" w:themeColor="text1"/>
        </w:rPr>
      </w:pPr>
      <w:r w:rsidRPr="00D734E2">
        <w:rPr>
          <w:color w:val="FF0000"/>
        </w:rPr>
        <w:br/>
      </w:r>
      <w:r w:rsidRPr="00276422">
        <w:rPr>
          <w:color w:val="000000" w:themeColor="text1"/>
        </w:rPr>
        <w:t>24. Table 1: Please upload it as .xlsx file instead.</w:t>
      </w:r>
    </w:p>
    <w:p w14:paraId="0E808A25" w14:textId="25F34804" w:rsidR="00BF23A3" w:rsidRPr="00276422" w:rsidRDefault="00276422" w:rsidP="0018754A">
      <w:pPr>
        <w:rPr>
          <w:color w:val="000000" w:themeColor="text1"/>
        </w:rPr>
      </w:pPr>
      <w:r w:rsidRPr="00276422">
        <w:rPr>
          <w:color w:val="000000" w:themeColor="text1"/>
        </w:rPr>
        <w:t xml:space="preserve">Answer: </w:t>
      </w:r>
      <w:r w:rsidR="00BF23A3" w:rsidRPr="00276422">
        <w:rPr>
          <w:color w:val="000000" w:themeColor="text1"/>
        </w:rPr>
        <w:t>We have uploaded the table in an .xlsx format</w:t>
      </w:r>
    </w:p>
    <w:p w14:paraId="3A7EC8E6" w14:textId="77777777" w:rsidR="00BF23A3" w:rsidRPr="00276422" w:rsidRDefault="007E34D5" w:rsidP="0018754A">
      <w:pPr>
        <w:rPr>
          <w:color w:val="000000" w:themeColor="text1"/>
        </w:rPr>
      </w:pPr>
      <w:r w:rsidRPr="00276422">
        <w:rPr>
          <w:color w:val="000000" w:themeColor="text1"/>
        </w:rPr>
        <w:br/>
        <w:t>25. Please sort the materials table in alphabetical order.</w:t>
      </w:r>
    </w:p>
    <w:p w14:paraId="220D010F" w14:textId="011E8D5C" w:rsidR="00B408F3" w:rsidRPr="00276422" w:rsidRDefault="00276422" w:rsidP="007E34D5">
      <w:pPr>
        <w:rPr>
          <w:color w:val="000000" w:themeColor="text1"/>
        </w:rPr>
      </w:pPr>
      <w:r w:rsidRPr="00276422">
        <w:rPr>
          <w:color w:val="000000" w:themeColor="text1"/>
        </w:rPr>
        <w:t xml:space="preserve">Answer: </w:t>
      </w:r>
      <w:r w:rsidR="00BF23A3" w:rsidRPr="00276422">
        <w:rPr>
          <w:color w:val="000000" w:themeColor="text1"/>
        </w:rPr>
        <w:t>We have ch</w:t>
      </w:r>
      <w:r w:rsidR="00B408F3" w:rsidRPr="00276422">
        <w:rPr>
          <w:color w:val="000000" w:themeColor="text1"/>
        </w:rPr>
        <w:t>anged it as requested.</w:t>
      </w:r>
    </w:p>
    <w:p w14:paraId="05B745C2" w14:textId="77777777" w:rsidR="00CC713A" w:rsidRPr="00566CA3" w:rsidRDefault="007E34D5" w:rsidP="007E34D5">
      <w:pPr>
        <w:rPr>
          <w:color w:val="000000" w:themeColor="text1"/>
        </w:rPr>
      </w:pPr>
      <w:r w:rsidRPr="007E34D5">
        <w:rPr>
          <w:b/>
          <w:bCs/>
          <w:u w:val="single"/>
        </w:rPr>
        <w:t>Reviewers' comments:</w:t>
      </w:r>
      <w:r w:rsidRPr="007E34D5">
        <w:br/>
      </w:r>
      <w:r w:rsidRPr="007E34D5">
        <w:rPr>
          <w:b/>
          <w:bCs/>
        </w:rPr>
        <w:t>Reviewer #1:</w:t>
      </w:r>
      <w:r w:rsidRPr="007E34D5">
        <w:br/>
        <w:t>Manuscript Summary:</w:t>
      </w:r>
      <w:r w:rsidRPr="007E34D5">
        <w:br/>
        <w:t>Measurements of endothelial dysfunction are highly relevant in the field of (pre-)clinical atherosclerosis imaging, but robust protocols are indeed lacking. Therefore, this manuscript, presented by an expert lab in this field, is a very valuable contribution to the existing literature on this topic. The protocol is described in sufficient detail in order for others to reproduce the methodology, including sequence parameters and specific timings of individual sequences following contrast agent injection. Also, the use of open-source software facilitates the analysis of the data. I have one major and a few minor comments that the authors should consider to further improve the manuscripts.</w:t>
      </w:r>
      <w:r w:rsidRPr="007E34D5">
        <w:br/>
      </w:r>
      <w:r w:rsidRPr="007E34D5">
        <w:br/>
        <w:t>Major Concerns:</w:t>
      </w:r>
      <w:r w:rsidRPr="007E34D5">
        <w:br/>
      </w:r>
      <w:r w:rsidRPr="00566CA3">
        <w:rPr>
          <w:color w:val="000000" w:themeColor="text1"/>
        </w:rPr>
        <w:t>1. The Introduction and final sentence of the discussion mention possible translational to clinical studies, but this not substantiated by literature and I think this is very optimistic at this stage. This reviewer believes the authors should present their protocol solely in the context of preclinical imaging and that a limit clinical translation to the knowledge that can be obtained from preclinical studies.</w:t>
      </w:r>
    </w:p>
    <w:p w14:paraId="1F6E41A9" w14:textId="56EFB625" w:rsidR="00CC713A" w:rsidRPr="00566CA3" w:rsidRDefault="00FC6DB4" w:rsidP="007E34D5">
      <w:pPr>
        <w:rPr>
          <w:color w:val="000000" w:themeColor="text1"/>
        </w:rPr>
      </w:pPr>
      <w:r w:rsidRPr="00FC6DB4">
        <w:rPr>
          <w:b/>
          <w:bCs/>
          <w:color w:val="000000" w:themeColor="text1"/>
        </w:rPr>
        <w:t>Answer:</w:t>
      </w:r>
      <w:r>
        <w:rPr>
          <w:color w:val="000000" w:themeColor="text1"/>
        </w:rPr>
        <w:t xml:space="preserve"> </w:t>
      </w:r>
      <w:r w:rsidR="00566CA3" w:rsidRPr="00566CA3">
        <w:rPr>
          <w:color w:val="000000" w:themeColor="text1"/>
        </w:rPr>
        <w:t xml:space="preserve">We thank the reviewer for this comment. </w:t>
      </w:r>
      <w:r w:rsidR="00CC713A" w:rsidRPr="00566CA3">
        <w:rPr>
          <w:color w:val="000000" w:themeColor="text1"/>
        </w:rPr>
        <w:t xml:space="preserve">We have changed the last sentence of the introduction to read “The straightforward workflow makes this approach more accessible to the cardiovascular imaging community” eliminating the statement that this method is more clinically applicable. We have also deleted the last sentence of the Discussion “Ultimately imaging endothelial permeability and function in a single scan may allow diagnosis, guide treatment and monitor outcomes in patients at risk of atherosclerosis using a precision-medicine approach”. </w:t>
      </w:r>
    </w:p>
    <w:p w14:paraId="4628D9CD" w14:textId="63D9A5F7" w:rsidR="000B5EFE" w:rsidRPr="00BD6DD2" w:rsidRDefault="007E34D5" w:rsidP="007E34D5">
      <w:pPr>
        <w:rPr>
          <w:color w:val="000000" w:themeColor="text1"/>
        </w:rPr>
      </w:pPr>
      <w:r w:rsidRPr="007E34D5">
        <w:br/>
      </w:r>
      <w:r w:rsidRPr="00BD6DD2">
        <w:rPr>
          <w:color w:val="000000" w:themeColor="text1"/>
        </w:rPr>
        <w:t>2. In the Results section, outcomes for R1 should also be presented quantitatively to give the reader a feeling of the spread in R1 values that can be expected for a group if animals.</w:t>
      </w:r>
    </w:p>
    <w:p w14:paraId="6A598B57" w14:textId="5315E1F1" w:rsidR="00B408F3" w:rsidRPr="00BD6DD2" w:rsidRDefault="000B5EFE" w:rsidP="007E34D5">
      <w:pPr>
        <w:rPr>
          <w:color w:val="000000" w:themeColor="text1"/>
        </w:rPr>
      </w:pPr>
      <w:r w:rsidRPr="00BD6DD2">
        <w:rPr>
          <w:color w:val="000000" w:themeColor="text1"/>
        </w:rPr>
        <w:t>We have added the following sentence in the results section to give the range of R1 values. “</w:t>
      </w:r>
      <w:r w:rsidR="00C9587C" w:rsidRPr="00BD6DD2">
        <w:rPr>
          <w:color w:val="000000" w:themeColor="text1"/>
        </w:rPr>
        <w:t>The vessel wall R1 relaxation rate ranged from 2.42±0.35 s</w:t>
      </w:r>
      <w:r w:rsidR="00C9587C" w:rsidRPr="00BD6DD2">
        <w:rPr>
          <w:color w:val="000000" w:themeColor="text1"/>
          <w:vertAlign w:val="superscript"/>
        </w:rPr>
        <w:t>-1</w:t>
      </w:r>
      <w:r w:rsidR="00C9587C" w:rsidRPr="00BD6DD2">
        <w:rPr>
          <w:color w:val="000000" w:themeColor="text1"/>
        </w:rPr>
        <w:t xml:space="preserve"> to 3.45±0.54 s</w:t>
      </w:r>
      <w:r w:rsidR="00C9587C" w:rsidRPr="00BD6DD2">
        <w:rPr>
          <w:color w:val="000000" w:themeColor="text1"/>
          <w:vertAlign w:val="superscript"/>
        </w:rPr>
        <w:t>-1</w:t>
      </w:r>
      <w:r w:rsidR="00C9587C" w:rsidRPr="00BD6DD2">
        <w:rPr>
          <w:color w:val="000000" w:themeColor="text1"/>
        </w:rPr>
        <w:t xml:space="preserve"> to 3.83±0.52s</w:t>
      </w:r>
      <w:r w:rsidR="00C9587C" w:rsidRPr="00BD6DD2">
        <w:rPr>
          <w:color w:val="000000" w:themeColor="text1"/>
          <w:vertAlign w:val="superscript"/>
        </w:rPr>
        <w:t>-1</w:t>
      </w:r>
      <w:r w:rsidR="00BD6DD2" w:rsidRPr="00BD6DD2">
        <w:rPr>
          <w:color w:val="000000" w:themeColor="text1"/>
          <w:vertAlign w:val="superscript"/>
        </w:rPr>
        <w:t xml:space="preserve"> </w:t>
      </w:r>
      <w:r w:rsidR="00C9587C" w:rsidRPr="00BD6DD2">
        <w:rPr>
          <w:color w:val="000000" w:themeColor="text1"/>
        </w:rPr>
        <w:lastRenderedPageBreak/>
        <w:t xml:space="preserve">at 4,8, and 12 weeks of high-fat diet, respectively. </w:t>
      </w:r>
      <w:r w:rsidR="00C9587C" w:rsidRPr="00BD6DD2">
        <w:rPr>
          <w:rFonts w:ascii="Calibri" w:hAnsi="Calibri" w:cs="Calibri"/>
          <w:color w:val="000000" w:themeColor="text1"/>
          <w:shd w:val="clear" w:color="auto" w:fill="FFFFFF"/>
        </w:rPr>
        <w:t>C</w:t>
      </w:r>
      <w:r w:rsidR="00C9587C" w:rsidRPr="00BD6DD2">
        <w:rPr>
          <w:rFonts w:ascii="Calibri" w:hAnsi="Calibri" w:cs="Calibri"/>
          <w:color w:val="000000" w:themeColor="text1"/>
          <w:shd w:val="clear" w:color="auto" w:fill="FFFFFF"/>
          <w:lang w:eastAsia="en-GB"/>
        </w:rPr>
        <w:t>onversely, wild-type (R</w:t>
      </w:r>
      <w:r w:rsidR="00C9587C" w:rsidRPr="00BD6DD2">
        <w:rPr>
          <w:rFonts w:ascii="Calibri" w:hAnsi="Calibri" w:cs="Calibri"/>
          <w:color w:val="000000" w:themeColor="text1"/>
          <w:shd w:val="clear" w:color="auto" w:fill="FFFFFF"/>
          <w:vertAlign w:val="subscript"/>
          <w:lang w:eastAsia="en-GB"/>
        </w:rPr>
        <w:t>1</w:t>
      </w:r>
      <w:r w:rsidR="00C9587C" w:rsidRPr="00BD6DD2">
        <w:rPr>
          <w:rFonts w:ascii="Calibri" w:hAnsi="Calibri" w:cs="Calibri"/>
          <w:color w:val="000000" w:themeColor="text1"/>
          <w:shd w:val="clear" w:color="auto" w:fill="FFFFFF"/>
          <w:lang w:eastAsia="en-GB"/>
        </w:rPr>
        <w:t>=2.15±0.34) and statin-treated ApoE</w:t>
      </w:r>
      <w:r w:rsidR="00C9587C" w:rsidRPr="00BD6DD2">
        <w:rPr>
          <w:rFonts w:ascii="Calibri" w:hAnsi="Calibri" w:cs="Calibri"/>
          <w:color w:val="000000" w:themeColor="text1"/>
          <w:shd w:val="clear" w:color="auto" w:fill="FFFFFF"/>
          <w:vertAlign w:val="superscript"/>
          <w:lang w:eastAsia="en-GB"/>
        </w:rPr>
        <w:t>−/−</w:t>
      </w:r>
      <w:r w:rsidR="00C9587C" w:rsidRPr="00BD6DD2">
        <w:rPr>
          <w:rFonts w:ascii="Calibri" w:hAnsi="Calibri" w:cs="Calibri"/>
          <w:color w:val="000000" w:themeColor="text1"/>
          <w:shd w:val="clear" w:color="auto" w:fill="FFFFFF"/>
          <w:lang w:eastAsia="en-GB"/>
        </w:rPr>
        <w:t> (R</w:t>
      </w:r>
      <w:r w:rsidR="00C9587C" w:rsidRPr="00BD6DD2">
        <w:rPr>
          <w:rFonts w:ascii="Calibri" w:hAnsi="Calibri" w:cs="Calibri"/>
          <w:color w:val="000000" w:themeColor="text1"/>
          <w:shd w:val="clear" w:color="auto" w:fill="FFFFFF"/>
          <w:vertAlign w:val="subscript"/>
          <w:lang w:eastAsia="en-GB"/>
        </w:rPr>
        <w:t>1</w:t>
      </w:r>
      <w:r w:rsidR="00C9587C" w:rsidRPr="00BD6DD2">
        <w:rPr>
          <w:rFonts w:ascii="Calibri" w:hAnsi="Calibri" w:cs="Calibri"/>
          <w:color w:val="000000" w:themeColor="text1"/>
          <w:shd w:val="clear" w:color="auto" w:fill="FFFFFF"/>
          <w:lang w:eastAsia="en-GB"/>
        </w:rPr>
        <w:t>=3.0±0.65) mice showed less enhancement”.</w:t>
      </w:r>
      <w:r w:rsidR="007E34D5" w:rsidRPr="00BD6DD2">
        <w:rPr>
          <w:color w:val="000000" w:themeColor="text1"/>
        </w:rPr>
        <w:br/>
      </w:r>
      <w:r w:rsidR="007E34D5" w:rsidRPr="00BD6DD2">
        <w:rPr>
          <w:color w:val="000000" w:themeColor="text1"/>
        </w:rPr>
        <w:br/>
      </w:r>
      <w:r w:rsidR="007E34D5" w:rsidRPr="007E34D5">
        <w:t>Minor Concerns:</w:t>
      </w:r>
      <w:r w:rsidR="007E34D5" w:rsidRPr="007E34D5">
        <w:br/>
      </w:r>
      <w:r w:rsidR="007E34D5" w:rsidRPr="00BD6DD2">
        <w:rPr>
          <w:color w:val="000000" w:themeColor="text1"/>
        </w:rPr>
        <w:t>Step 4.1: Consider using 'calibrations' instead of 'adjustments'.</w:t>
      </w:r>
    </w:p>
    <w:p w14:paraId="647A006F" w14:textId="6703D058" w:rsidR="00145487" w:rsidRPr="00BD6DD2" w:rsidRDefault="00FC6DB4" w:rsidP="007E34D5">
      <w:pPr>
        <w:rPr>
          <w:color w:val="000000" w:themeColor="text1"/>
        </w:rPr>
      </w:pPr>
      <w:r w:rsidRPr="00FC6DB4">
        <w:rPr>
          <w:b/>
          <w:bCs/>
          <w:color w:val="000000" w:themeColor="text1"/>
        </w:rPr>
        <w:t>Answer:</w:t>
      </w:r>
      <w:r>
        <w:rPr>
          <w:color w:val="000000" w:themeColor="text1"/>
        </w:rPr>
        <w:t xml:space="preserve"> </w:t>
      </w:r>
      <w:r w:rsidR="00145487" w:rsidRPr="00BD6DD2">
        <w:rPr>
          <w:color w:val="000000" w:themeColor="text1"/>
        </w:rPr>
        <w:t xml:space="preserve">We have accepted the reviewer’s suggestion. </w:t>
      </w:r>
      <w:r>
        <w:rPr>
          <w:color w:val="000000" w:themeColor="text1"/>
        </w:rPr>
        <w:t>The sentence now reads “</w:t>
      </w:r>
      <w:r w:rsidRPr="00FC6DB4">
        <w:rPr>
          <w:color w:val="000000" w:themeColor="text1"/>
        </w:rPr>
        <w:t>Run the standard calibrations for the MRI system by starting a scout scan</w:t>
      </w:r>
      <w:r>
        <w:rPr>
          <w:color w:val="000000" w:themeColor="text1"/>
        </w:rPr>
        <w:t>”.</w:t>
      </w:r>
    </w:p>
    <w:p w14:paraId="4A033077" w14:textId="009245F0" w:rsidR="00145487" w:rsidRPr="00BD6DD2" w:rsidRDefault="007E34D5" w:rsidP="007E34D5">
      <w:pPr>
        <w:rPr>
          <w:color w:val="000000" w:themeColor="text1"/>
        </w:rPr>
      </w:pPr>
      <w:r w:rsidRPr="007E34D5">
        <w:br/>
      </w:r>
      <w:r w:rsidRPr="00BD6DD2">
        <w:rPr>
          <w:color w:val="000000" w:themeColor="text1"/>
        </w:rPr>
        <w:t xml:space="preserve">Step 4.2: A heart-beat of 300 beats/min at 37 degrees </w:t>
      </w:r>
      <w:proofErr w:type="spellStart"/>
      <w:r w:rsidRPr="00BD6DD2">
        <w:rPr>
          <w:color w:val="000000" w:themeColor="text1"/>
        </w:rPr>
        <w:t>Celcius</w:t>
      </w:r>
      <w:proofErr w:type="spellEnd"/>
      <w:r w:rsidRPr="00BD6DD2">
        <w:rPr>
          <w:color w:val="000000" w:themeColor="text1"/>
        </w:rPr>
        <w:t xml:space="preserve"> is quite low for mice.</w:t>
      </w:r>
      <w:r w:rsidRPr="00BD6DD2">
        <w:rPr>
          <w:color w:val="000000" w:themeColor="text1"/>
        </w:rPr>
        <w:br/>
        <w:t>Please consider changing this to 450-600 beats/min.</w:t>
      </w:r>
    </w:p>
    <w:p w14:paraId="0CB21EEB" w14:textId="7AAE7CA2" w:rsidR="00492632" w:rsidRPr="00BD6DD2" w:rsidRDefault="00FC6DB4" w:rsidP="00492632">
      <w:pPr>
        <w:rPr>
          <w:color w:val="000000" w:themeColor="text1"/>
        </w:rPr>
      </w:pPr>
      <w:r w:rsidRPr="00FC6DB4">
        <w:rPr>
          <w:b/>
          <w:bCs/>
          <w:color w:val="000000" w:themeColor="text1"/>
        </w:rPr>
        <w:t>Answer:</w:t>
      </w:r>
      <w:r w:rsidR="00F11ED5">
        <w:rPr>
          <w:b/>
          <w:bCs/>
          <w:color w:val="000000" w:themeColor="text1"/>
        </w:rPr>
        <w:t xml:space="preserve"> </w:t>
      </w:r>
      <w:r w:rsidR="00492632" w:rsidRPr="00BD6DD2">
        <w:rPr>
          <w:color w:val="000000" w:themeColor="text1"/>
        </w:rPr>
        <w:t>We thank the reviewer for this comment. We have changed the range to</w:t>
      </w:r>
      <w:r w:rsidR="00BD6DD2" w:rsidRPr="00BD6DD2">
        <w:rPr>
          <w:color w:val="000000" w:themeColor="text1"/>
        </w:rPr>
        <w:t xml:space="preserve"> 400-600 beats</w:t>
      </w:r>
      <w:r w:rsidR="00B13C34">
        <w:rPr>
          <w:color w:val="000000" w:themeColor="text1"/>
        </w:rPr>
        <w:t xml:space="preserve"> per </w:t>
      </w:r>
      <w:r w:rsidR="00BD6DD2" w:rsidRPr="00BD6DD2">
        <w:rPr>
          <w:color w:val="000000" w:themeColor="text1"/>
        </w:rPr>
        <w:t>min.</w:t>
      </w:r>
      <w:r w:rsidR="00492632" w:rsidRPr="00BD6DD2">
        <w:rPr>
          <w:color w:val="000000" w:themeColor="text1"/>
        </w:rPr>
        <w:t xml:space="preserve"> </w:t>
      </w:r>
    </w:p>
    <w:p w14:paraId="733CD2B2" w14:textId="77777777" w:rsidR="00D41031" w:rsidRPr="007E34D5" w:rsidRDefault="00D41031" w:rsidP="00492632"/>
    <w:p w14:paraId="5E8AD13D" w14:textId="77777777" w:rsidR="00D41031" w:rsidRPr="002964B0" w:rsidRDefault="007E34D5" w:rsidP="007E34D5">
      <w:pPr>
        <w:rPr>
          <w:color w:val="000000" w:themeColor="text1"/>
        </w:rPr>
      </w:pPr>
      <w:r w:rsidRPr="008A479D">
        <w:rPr>
          <w:color w:val="000000" w:themeColor="text1"/>
        </w:rPr>
        <w:t>Step 4A8: It is unclear why the heart beat has to be set to 60BMP. I assume this is because the Look-Locker</w:t>
      </w:r>
      <w:r w:rsidRPr="002964B0">
        <w:rPr>
          <w:color w:val="000000" w:themeColor="text1"/>
        </w:rPr>
        <w:t xml:space="preserve"> can only be executed in a 'cardiac triggered',</w:t>
      </w:r>
      <w:r w:rsidR="00D41031" w:rsidRPr="002964B0">
        <w:rPr>
          <w:color w:val="000000" w:themeColor="text1"/>
        </w:rPr>
        <w:t xml:space="preserve"> </w:t>
      </w:r>
      <w:r w:rsidRPr="002964B0">
        <w:rPr>
          <w:color w:val="000000" w:themeColor="text1"/>
        </w:rPr>
        <w:t>although the acquisition is not truly triggered to the mouse heartbeat. This can be clarified in the manuscript.</w:t>
      </w:r>
    </w:p>
    <w:p w14:paraId="36F1D50D" w14:textId="2237E7CC" w:rsidR="00F11ED5" w:rsidRPr="00F11ED5" w:rsidRDefault="00F11ED5" w:rsidP="00F11ED5">
      <w:pPr>
        <w:rPr>
          <w:color w:val="000000" w:themeColor="text1"/>
        </w:rPr>
      </w:pPr>
      <w:r w:rsidRPr="00FC6DB4">
        <w:rPr>
          <w:b/>
          <w:bCs/>
          <w:color w:val="000000" w:themeColor="text1"/>
        </w:rPr>
        <w:t>Answer:</w:t>
      </w:r>
      <w:r>
        <w:rPr>
          <w:b/>
          <w:bCs/>
          <w:color w:val="000000" w:themeColor="text1"/>
        </w:rPr>
        <w:t xml:space="preserve"> </w:t>
      </w:r>
      <w:r>
        <w:rPr>
          <w:b/>
          <w:bCs/>
          <w:color w:val="000000" w:themeColor="text1"/>
        </w:rPr>
        <w:t xml:space="preserve"> </w:t>
      </w:r>
      <w:r w:rsidRPr="00F11ED5">
        <w:rPr>
          <w:color w:val="000000" w:themeColor="text1"/>
        </w:rPr>
        <w:t>We thank the reviewer for this comment and we agree that the way it was written might have been confusing</w:t>
      </w:r>
      <w:r>
        <w:rPr>
          <w:b/>
          <w:bCs/>
          <w:color w:val="000000" w:themeColor="text1"/>
        </w:rPr>
        <w:t xml:space="preserve">. </w:t>
      </w:r>
      <w:r w:rsidR="002964B0" w:rsidRPr="002964B0">
        <w:rPr>
          <w:color w:val="000000" w:themeColor="text1"/>
        </w:rPr>
        <w:t xml:space="preserve">To address this comment we have </w:t>
      </w:r>
      <w:r w:rsidR="00D41031" w:rsidRPr="002964B0">
        <w:rPr>
          <w:color w:val="000000" w:themeColor="text1"/>
        </w:rPr>
        <w:t xml:space="preserve">change </w:t>
      </w:r>
      <w:r>
        <w:rPr>
          <w:color w:val="000000" w:themeColor="text1"/>
        </w:rPr>
        <w:t xml:space="preserve">the sentence in section </w:t>
      </w:r>
      <w:r w:rsidR="002964B0" w:rsidRPr="002964B0">
        <w:rPr>
          <w:color w:val="000000" w:themeColor="text1"/>
        </w:rPr>
        <w:t>4.1</w:t>
      </w:r>
      <w:r>
        <w:rPr>
          <w:color w:val="000000" w:themeColor="text1"/>
        </w:rPr>
        <w:t>.2 and 4.1.6</w:t>
      </w:r>
      <w:r w:rsidR="002964B0" w:rsidRPr="002964B0">
        <w:rPr>
          <w:color w:val="000000" w:themeColor="text1"/>
        </w:rPr>
        <w:t xml:space="preserve"> to read as “</w:t>
      </w:r>
      <w:r w:rsidRPr="00F11ED5">
        <w:rPr>
          <w:color w:val="000000" w:themeColor="text1"/>
          <w:lang w:val="en-US"/>
        </w:rPr>
        <w:t xml:space="preserve">Set the heart rate to 60bpm, </w:t>
      </w:r>
      <w:r>
        <w:rPr>
          <w:color w:val="000000" w:themeColor="text1"/>
          <w:lang w:val="en-US"/>
        </w:rPr>
        <w:t xml:space="preserve">when </w:t>
      </w:r>
      <w:r w:rsidRPr="00F11ED5">
        <w:rPr>
          <w:color w:val="000000" w:themeColor="text1"/>
          <w:lang w:val="en-US"/>
        </w:rPr>
        <w:t>using a simulated ECG signal, or set a blanking period to ensure that the inversion recovery pulse between subsequent inversion recovery pulses is 1000ms when using the recorded ECG signal</w:t>
      </w:r>
      <w:r>
        <w:rPr>
          <w:color w:val="000000" w:themeColor="text1"/>
          <w:lang w:val="en-US"/>
        </w:rPr>
        <w:t>”</w:t>
      </w:r>
    </w:p>
    <w:p w14:paraId="4C85C26D" w14:textId="77777777" w:rsidR="00D41031" w:rsidRPr="002964B0" w:rsidRDefault="007E34D5" w:rsidP="007E34D5">
      <w:pPr>
        <w:rPr>
          <w:color w:val="000000" w:themeColor="text1"/>
        </w:rPr>
      </w:pPr>
      <w:r w:rsidRPr="007E34D5">
        <w:br/>
      </w:r>
      <w:r w:rsidRPr="004C7358">
        <w:rPr>
          <w:color w:val="000000" w:themeColor="text1"/>
        </w:rPr>
        <w:t>Step 4B3:</w:t>
      </w:r>
      <w:r w:rsidRPr="002964B0">
        <w:rPr>
          <w:color w:val="000000" w:themeColor="text1"/>
        </w:rPr>
        <w:t xml:space="preserve"> Considering imaging is performed on a clinical scanner, can retrospective gating cope with the high heart rate of the mouse?</w:t>
      </w:r>
    </w:p>
    <w:p w14:paraId="5EBFCA89" w14:textId="29685411" w:rsidR="00D41031" w:rsidRPr="002964B0" w:rsidRDefault="004C7358" w:rsidP="007E34D5">
      <w:pPr>
        <w:rPr>
          <w:color w:val="000000" w:themeColor="text1"/>
        </w:rPr>
      </w:pPr>
      <w:r w:rsidRPr="00FC6DB4">
        <w:rPr>
          <w:b/>
          <w:bCs/>
          <w:color w:val="000000" w:themeColor="text1"/>
        </w:rPr>
        <w:t>Answer:</w:t>
      </w:r>
      <w:r>
        <w:rPr>
          <w:b/>
          <w:bCs/>
          <w:color w:val="000000" w:themeColor="text1"/>
        </w:rPr>
        <w:t xml:space="preserve">  </w:t>
      </w:r>
      <w:r w:rsidR="00D41031" w:rsidRPr="002964B0">
        <w:rPr>
          <w:color w:val="000000" w:themeColor="text1"/>
        </w:rPr>
        <w:t xml:space="preserve">We thank the reviewer for this comment. To overcome limitations related to increased </w:t>
      </w:r>
      <w:r w:rsidR="00D433E3" w:rsidRPr="002964B0">
        <w:rPr>
          <w:color w:val="000000" w:themeColor="text1"/>
        </w:rPr>
        <w:t xml:space="preserve">heart rates in small rodents when using a </w:t>
      </w:r>
      <w:r w:rsidR="00D41031" w:rsidRPr="002964B0">
        <w:rPr>
          <w:color w:val="000000" w:themeColor="text1"/>
        </w:rPr>
        <w:t xml:space="preserve">clinical scanner we </w:t>
      </w:r>
      <w:r w:rsidR="00D433E3" w:rsidRPr="002964B0">
        <w:rPr>
          <w:color w:val="000000" w:themeColor="text1"/>
        </w:rPr>
        <w:t xml:space="preserve">use a “patch” that allows for heart rates higher than 250bpm and faster switching gradients. </w:t>
      </w:r>
    </w:p>
    <w:p w14:paraId="1E5DF83C" w14:textId="69BC987F" w:rsidR="00682337" w:rsidRPr="002964B0" w:rsidRDefault="007E34D5" w:rsidP="007E34D5">
      <w:pPr>
        <w:rPr>
          <w:color w:val="000000" w:themeColor="text1"/>
        </w:rPr>
      </w:pPr>
      <w:r w:rsidRPr="007E34D5">
        <w:br/>
      </w:r>
      <w:r w:rsidRPr="002964B0">
        <w:rPr>
          <w:color w:val="000000" w:themeColor="text1"/>
        </w:rPr>
        <w:t>Step 4.9: What if the system does not generate these maps. Can the authors mention the equations (or refer to literature) needed to generate such maps for other users.</w:t>
      </w:r>
      <w:r w:rsidR="00682337" w:rsidRPr="002964B0">
        <w:rPr>
          <w:color w:val="000000" w:themeColor="text1"/>
        </w:rPr>
        <w:t xml:space="preserve"> </w:t>
      </w:r>
    </w:p>
    <w:p w14:paraId="4435C437" w14:textId="77777777" w:rsidR="00C65CCF" w:rsidRDefault="00F61329" w:rsidP="00C65CCF">
      <w:pPr>
        <w:autoSpaceDE w:val="0"/>
        <w:autoSpaceDN w:val="0"/>
        <w:adjustRightInd w:val="0"/>
        <w:jc w:val="both"/>
        <w:rPr>
          <w:color w:val="000000" w:themeColor="text1"/>
        </w:rPr>
      </w:pPr>
      <w:r w:rsidRPr="00F61329">
        <w:rPr>
          <w:b/>
          <w:bCs/>
          <w:color w:val="000000" w:themeColor="text1"/>
        </w:rPr>
        <w:t xml:space="preserve">Answer: </w:t>
      </w:r>
      <w:r w:rsidRPr="00F61329">
        <w:rPr>
          <w:color w:val="000000" w:themeColor="text1"/>
        </w:rPr>
        <w:t>This is an important point and to address it we have added the following</w:t>
      </w:r>
      <w:r w:rsidRPr="00F61329">
        <w:rPr>
          <w:b/>
          <w:bCs/>
          <w:color w:val="000000" w:themeColor="text1"/>
        </w:rPr>
        <w:t xml:space="preserve"> information in section 4.1.9 </w:t>
      </w:r>
      <w:r w:rsidRPr="00C65CCF">
        <w:rPr>
          <w:b/>
          <w:bCs/>
          <w:color w:val="000000" w:themeColor="text1"/>
        </w:rPr>
        <w:t>“</w:t>
      </w:r>
      <w:r w:rsidRPr="00C65CCF">
        <w:rPr>
          <w:color w:val="000000" w:themeColor="text1"/>
        </w:rPr>
        <w:t>The equations used to generate the T1 parametric maps are</w:t>
      </w:r>
      <w:r w:rsidR="00C65CCF">
        <w:rPr>
          <w:color w:val="000000" w:themeColor="text1"/>
        </w:rPr>
        <w:t>:</w:t>
      </w:r>
    </w:p>
    <w:p w14:paraId="5988B5EE" w14:textId="77777777" w:rsidR="00565454" w:rsidRPr="00565454" w:rsidRDefault="00565454" w:rsidP="00565454">
      <w:pPr>
        <w:rPr>
          <w:bCs/>
          <w:color w:val="000000" w:themeColor="text1"/>
        </w:rPr>
      </w:pPr>
      <m:oMathPara>
        <m:oMathParaPr>
          <m:jc m:val="left"/>
        </m:oMathParaPr>
        <m:oMath>
          <m:sSub>
            <m:sSubPr>
              <m:ctrlPr>
                <w:rPr>
                  <w:rFonts w:ascii="Cambria Math" w:hAnsi="Cambria Math"/>
                  <w:bCs/>
                  <w:i/>
                  <w:color w:val="000000" w:themeColor="text1"/>
                </w:rPr>
              </m:ctrlPr>
            </m:sSubPr>
            <m:e>
              <m:r>
                <w:rPr>
                  <w:rFonts w:ascii="Cambria Math" w:hAnsi="Cambria Math"/>
                  <w:color w:val="000000" w:themeColor="text1"/>
                </w:rPr>
                <m:t>M</m:t>
              </m:r>
            </m:e>
            <m:sub>
              <m:r>
                <w:rPr>
                  <w:rFonts w:ascii="Cambria Math" w:hAnsi="Cambria Math"/>
                  <w:color w:val="000000" w:themeColor="text1"/>
                </w:rPr>
                <m:t>z</m:t>
              </m:r>
            </m:sub>
          </m:sSub>
          <m:d>
            <m:dPr>
              <m:ctrlPr>
                <w:rPr>
                  <w:rFonts w:ascii="Cambria Math" w:hAnsi="Cambria Math"/>
                  <w:bCs/>
                  <w:i/>
                  <w:color w:val="000000" w:themeColor="text1"/>
                </w:rPr>
              </m:ctrlPr>
            </m:dPr>
            <m:e>
              <m:r>
                <w:rPr>
                  <w:rFonts w:ascii="Cambria Math" w:hAnsi="Cambria Math"/>
                  <w:color w:val="000000" w:themeColor="text1"/>
                </w:rPr>
                <m:t>t</m:t>
              </m:r>
            </m:e>
          </m:d>
          <m:r>
            <w:rPr>
              <w:rFonts w:ascii="Cambria Math" w:hAnsi="Cambria Math"/>
              <w:color w:val="000000" w:themeColor="text1"/>
            </w:rPr>
            <m:t>=</m:t>
          </m:r>
          <m:r>
            <w:rPr>
              <w:rFonts w:ascii="Cambria Math" w:hAnsi="Cambria Math"/>
              <w:color w:val="000000" w:themeColor="text1"/>
            </w:rPr>
            <m:t>A</m:t>
          </m:r>
          <m:r>
            <w:rPr>
              <w:rFonts w:ascii="Cambria Math" w:hAnsi="Cambria Math"/>
              <w:color w:val="000000" w:themeColor="text1"/>
            </w:rPr>
            <m:t>-</m:t>
          </m:r>
          <m:r>
            <w:rPr>
              <w:rFonts w:ascii="Cambria Math" w:hAnsi="Cambria Math"/>
              <w:color w:val="000000" w:themeColor="text1"/>
            </w:rPr>
            <m:t>B</m:t>
          </m:r>
          <m:sSup>
            <m:sSupPr>
              <m:ctrlPr>
                <w:rPr>
                  <w:rFonts w:ascii="Cambria Math" w:hAnsi="Cambria Math"/>
                  <w:bCs/>
                  <w:i/>
                  <w:color w:val="000000" w:themeColor="text1"/>
                </w:rPr>
              </m:ctrlPr>
            </m:sSupPr>
            <m:e>
              <m:r>
                <w:rPr>
                  <w:rFonts w:ascii="Cambria Math" w:hAnsi="Cambria Math"/>
                  <w:color w:val="000000" w:themeColor="text1"/>
                </w:rPr>
                <m:t>e</m:t>
              </m:r>
            </m:e>
            <m:sup>
              <m:box>
                <m:boxPr>
                  <m:ctrlPr>
                    <w:rPr>
                      <w:rFonts w:ascii="Cambria Math" w:hAnsi="Cambria Math"/>
                      <w:bCs/>
                      <w:i/>
                      <w:color w:val="000000" w:themeColor="text1"/>
                    </w:rPr>
                  </m:ctrlPr>
                </m:boxPr>
                <m:e>
                  <m:argPr>
                    <m:argSz m:val="-1"/>
                  </m:argPr>
                  <m:f>
                    <m:fPr>
                      <m:ctrlPr>
                        <w:rPr>
                          <w:rFonts w:ascii="Cambria Math" w:hAnsi="Cambria Math"/>
                          <w:bCs/>
                          <w:i/>
                          <w:color w:val="000000" w:themeColor="text1"/>
                        </w:rPr>
                      </m:ctrlPr>
                    </m:fPr>
                    <m:num>
                      <m:r>
                        <w:rPr>
                          <w:rFonts w:ascii="Cambria Math" w:hAnsi="Cambria Math"/>
                          <w:color w:val="000000" w:themeColor="text1"/>
                        </w:rPr>
                        <m:t>-t</m:t>
                      </m:r>
                    </m:num>
                    <m:den>
                      <m:sSubSup>
                        <m:sSubSupPr>
                          <m:ctrlPr>
                            <w:rPr>
                              <w:rFonts w:ascii="Cambria Math" w:hAnsi="Cambria Math"/>
                              <w:bCs/>
                              <w:i/>
                              <w:color w:val="000000" w:themeColor="text1"/>
                            </w:rPr>
                          </m:ctrlPr>
                        </m:sSubSupPr>
                        <m:e>
                          <m:r>
                            <w:rPr>
                              <w:rFonts w:ascii="Cambria Math" w:hAnsi="Cambria Math"/>
                              <w:color w:val="000000" w:themeColor="text1"/>
                            </w:rPr>
                            <m:t>T</m:t>
                          </m:r>
                        </m:e>
                        <m:sub>
                          <m:r>
                            <w:rPr>
                              <w:rFonts w:ascii="Cambria Math" w:hAnsi="Cambria Math"/>
                              <w:color w:val="000000" w:themeColor="text1"/>
                            </w:rPr>
                            <m:t>1</m:t>
                          </m:r>
                        </m:sub>
                        <m:sup>
                          <m:r>
                            <w:rPr>
                              <w:rFonts w:ascii="Cambria Math" w:hAnsi="Cambria Math"/>
                              <w:color w:val="000000" w:themeColor="text1"/>
                            </w:rPr>
                            <m:t>*</m:t>
                          </m:r>
                        </m:sup>
                      </m:sSubSup>
                    </m:den>
                  </m:f>
                </m:e>
              </m:box>
            </m:sup>
          </m:sSup>
        </m:oMath>
      </m:oMathPara>
    </w:p>
    <w:p w14:paraId="305D525F" w14:textId="77777777" w:rsidR="00F61329" w:rsidRPr="00C65CCF" w:rsidRDefault="00F61329" w:rsidP="00F61329">
      <w:pPr>
        <w:rPr>
          <w:bCs/>
          <w:color w:val="000000" w:themeColor="text1"/>
        </w:rPr>
      </w:pPr>
    </w:p>
    <w:p w14:paraId="3980C6C8" w14:textId="77777777" w:rsidR="00565454" w:rsidRPr="00565454" w:rsidRDefault="00565454" w:rsidP="00565454">
      <w:pPr>
        <w:rPr>
          <w:bCs/>
          <w:color w:val="000000" w:themeColor="text1"/>
        </w:rPr>
      </w:pPr>
      <m:oMathPara>
        <m:oMathParaPr>
          <m:jc m:val="left"/>
        </m:oMathParaPr>
        <m:oMath>
          <m:sSub>
            <m:sSubPr>
              <m:ctrlPr>
                <w:rPr>
                  <w:rFonts w:ascii="Cambria Math" w:hAnsi="Cambria Math"/>
                  <w:bCs/>
                  <w:i/>
                  <w:color w:val="000000" w:themeColor="text1"/>
                </w:rPr>
              </m:ctrlPr>
            </m:sSubPr>
            <m:e>
              <m:r>
                <w:rPr>
                  <w:rFonts w:ascii="Cambria Math" w:hAnsi="Cambria Math"/>
                  <w:color w:val="000000" w:themeColor="text1"/>
                </w:rPr>
                <m:t>T</m:t>
              </m:r>
            </m:e>
            <m:sub>
              <m:r>
                <w:rPr>
                  <w:rFonts w:ascii="Cambria Math" w:hAnsi="Cambria Math"/>
                  <w:color w:val="000000" w:themeColor="text1"/>
                </w:rPr>
                <m:t>1</m:t>
              </m:r>
            </m:sub>
          </m:sSub>
          <m:r>
            <w:rPr>
              <w:rFonts w:ascii="Cambria Math" w:hAnsi="Cambria Math"/>
              <w:color w:val="000000" w:themeColor="text1"/>
            </w:rPr>
            <m:t>=</m:t>
          </m:r>
          <m:sSubSup>
            <m:sSubSupPr>
              <m:ctrlPr>
                <w:rPr>
                  <w:rFonts w:ascii="Cambria Math" w:hAnsi="Cambria Math"/>
                  <w:bCs/>
                  <w:i/>
                  <w:color w:val="000000" w:themeColor="text1"/>
                </w:rPr>
              </m:ctrlPr>
            </m:sSubSupPr>
            <m:e>
              <m:r>
                <w:rPr>
                  <w:rFonts w:ascii="Cambria Math" w:hAnsi="Cambria Math"/>
                  <w:color w:val="000000" w:themeColor="text1"/>
                </w:rPr>
                <m:t>T</m:t>
              </m:r>
            </m:e>
            <m:sub>
              <m:r>
                <w:rPr>
                  <w:rFonts w:ascii="Cambria Math" w:hAnsi="Cambria Math"/>
                  <w:color w:val="000000" w:themeColor="text1"/>
                </w:rPr>
                <m:t>1</m:t>
              </m:r>
            </m:sub>
            <m:sup>
              <m:r>
                <w:rPr>
                  <w:rFonts w:ascii="Cambria Math" w:hAnsi="Cambria Math"/>
                  <w:color w:val="000000" w:themeColor="text1"/>
                </w:rPr>
                <m:t>*</m:t>
              </m:r>
            </m:sup>
          </m:sSubSup>
          <m:d>
            <m:dPr>
              <m:ctrlPr>
                <w:rPr>
                  <w:rFonts w:ascii="Cambria Math" w:hAnsi="Cambria Math"/>
                  <w:i/>
                  <w:color w:val="000000" w:themeColor="text1"/>
                </w:rPr>
              </m:ctrlPr>
            </m:dPr>
            <m:e>
              <m:f>
                <m:fPr>
                  <m:ctrlPr>
                    <w:rPr>
                      <w:rFonts w:ascii="Cambria Math" w:hAnsi="Cambria Math"/>
                      <w:bCs/>
                      <w:i/>
                      <w:color w:val="000000" w:themeColor="text1"/>
                    </w:rPr>
                  </m:ctrlPr>
                </m:fPr>
                <m:num>
                  <m:r>
                    <w:rPr>
                      <w:rFonts w:ascii="Cambria Math" w:hAnsi="Cambria Math"/>
                      <w:color w:val="000000" w:themeColor="text1"/>
                    </w:rPr>
                    <m:t>B</m:t>
                  </m:r>
                </m:num>
                <m:den>
                  <m:r>
                    <w:rPr>
                      <w:rFonts w:ascii="Cambria Math" w:hAnsi="Cambria Math"/>
                      <w:color w:val="000000" w:themeColor="text1"/>
                    </w:rPr>
                    <m:t>A</m:t>
                  </m:r>
                </m:den>
              </m:f>
              <m:r>
                <w:rPr>
                  <w:rFonts w:ascii="Cambria Math" w:hAnsi="Cambria Math"/>
                  <w:color w:val="000000" w:themeColor="text1"/>
                </w:rPr>
                <m:t>-1</m:t>
              </m:r>
            </m:e>
          </m:d>
        </m:oMath>
      </m:oMathPara>
    </w:p>
    <w:p w14:paraId="6FB3BAF5" w14:textId="65CB0B63" w:rsidR="000B520A" w:rsidRDefault="007E34D5" w:rsidP="007E34D5">
      <w:pPr>
        <w:rPr>
          <w:color w:val="000000" w:themeColor="text1"/>
        </w:rPr>
      </w:pPr>
      <w:r w:rsidRPr="00C65CCF">
        <w:rPr>
          <w:color w:val="000000" w:themeColor="text1"/>
        </w:rPr>
        <w:br/>
      </w:r>
    </w:p>
    <w:p w14:paraId="020DCF59" w14:textId="62AC5B73" w:rsidR="003F08CA" w:rsidRPr="00F61329" w:rsidRDefault="007E34D5" w:rsidP="007E34D5">
      <w:pPr>
        <w:rPr>
          <w:bCs/>
          <w:color w:val="FF0000"/>
        </w:rPr>
      </w:pPr>
      <w:r w:rsidRPr="002964B0">
        <w:rPr>
          <w:color w:val="000000" w:themeColor="text1"/>
        </w:rPr>
        <w:t xml:space="preserve">Step 5.5: Vessel wall segmentation in </w:t>
      </w:r>
      <w:proofErr w:type="spellStart"/>
      <w:r w:rsidRPr="002964B0">
        <w:rPr>
          <w:color w:val="000000" w:themeColor="text1"/>
        </w:rPr>
        <w:t>Osirix</w:t>
      </w:r>
      <w:proofErr w:type="spellEnd"/>
      <w:r w:rsidRPr="002964B0">
        <w:rPr>
          <w:color w:val="000000" w:themeColor="text1"/>
        </w:rPr>
        <w:t xml:space="preserve"> is not ideal because one is limited to using a closed polygon shape as ROI. Ideally, inner and outer vessel wall contours are drawn,</w:t>
      </w:r>
      <w:r w:rsidRPr="002964B0">
        <w:rPr>
          <w:color w:val="000000" w:themeColor="text1"/>
        </w:rPr>
        <w:br/>
        <w:t>from which the vessel wall ROI can be formed. Also, this is still a visual assessment. Please include in the Discussion section how these steps can be made reproducible without significant inter-user variability?</w:t>
      </w:r>
    </w:p>
    <w:p w14:paraId="12DAC945" w14:textId="39034388" w:rsidR="003F08CA" w:rsidRPr="002964B0" w:rsidRDefault="000B520A" w:rsidP="007E34D5">
      <w:pPr>
        <w:rPr>
          <w:color w:val="000000" w:themeColor="text1"/>
        </w:rPr>
      </w:pPr>
      <w:r w:rsidRPr="00F61329">
        <w:rPr>
          <w:b/>
          <w:bCs/>
          <w:color w:val="000000" w:themeColor="text1"/>
        </w:rPr>
        <w:t xml:space="preserve">Answer: </w:t>
      </w:r>
      <w:r w:rsidR="00AD2917" w:rsidRPr="002964B0">
        <w:rPr>
          <w:color w:val="000000" w:themeColor="text1"/>
        </w:rPr>
        <w:t xml:space="preserve">We agree with the reviewer that manual segmentation of the vessel wall </w:t>
      </w:r>
      <w:r w:rsidR="006C4CDB" w:rsidRPr="002964B0">
        <w:rPr>
          <w:color w:val="000000" w:themeColor="text1"/>
        </w:rPr>
        <w:t>depends</w:t>
      </w:r>
      <w:r w:rsidR="00AD2917" w:rsidRPr="002964B0">
        <w:rPr>
          <w:color w:val="000000" w:themeColor="text1"/>
        </w:rPr>
        <w:t xml:space="preserve"> on a visual assessment </w:t>
      </w:r>
      <w:r w:rsidR="006C4CDB" w:rsidRPr="002964B0">
        <w:rPr>
          <w:color w:val="000000" w:themeColor="text1"/>
        </w:rPr>
        <w:t>and</w:t>
      </w:r>
      <w:r w:rsidR="00AD2917" w:rsidRPr="002964B0">
        <w:rPr>
          <w:color w:val="000000" w:themeColor="text1"/>
        </w:rPr>
        <w:t xml:space="preserve"> maybe user dependent.  </w:t>
      </w:r>
      <w:r w:rsidR="006C4CDB" w:rsidRPr="002964B0">
        <w:rPr>
          <w:color w:val="000000" w:themeColor="text1"/>
        </w:rPr>
        <w:t xml:space="preserve">However, segmenting the inner and outer contours does not always apply </w:t>
      </w:r>
      <w:r w:rsidR="002964B0" w:rsidRPr="002964B0">
        <w:rPr>
          <w:color w:val="000000" w:themeColor="text1"/>
        </w:rPr>
        <w:t xml:space="preserve">in cases when </w:t>
      </w:r>
      <w:r w:rsidR="006C4CDB" w:rsidRPr="002964B0">
        <w:rPr>
          <w:color w:val="000000" w:themeColor="text1"/>
        </w:rPr>
        <w:t xml:space="preserve">LGE images may show diffused/patchy enhancement. </w:t>
      </w:r>
      <w:r w:rsidR="00AD2917" w:rsidRPr="002964B0">
        <w:rPr>
          <w:color w:val="000000" w:themeColor="text1"/>
        </w:rPr>
        <w:t>For this reason,</w:t>
      </w:r>
      <w:r w:rsidR="006C4CDB" w:rsidRPr="002964B0">
        <w:rPr>
          <w:color w:val="000000" w:themeColor="text1"/>
        </w:rPr>
        <w:t xml:space="preserve"> we state</w:t>
      </w:r>
      <w:r>
        <w:rPr>
          <w:color w:val="000000" w:themeColor="text1"/>
        </w:rPr>
        <w:t>d</w:t>
      </w:r>
      <w:r w:rsidR="006C4CDB" w:rsidRPr="002964B0">
        <w:rPr>
          <w:color w:val="000000" w:themeColor="text1"/>
        </w:rPr>
        <w:t xml:space="preserve"> in the Discussion</w:t>
      </w:r>
      <w:r>
        <w:rPr>
          <w:color w:val="000000" w:themeColor="text1"/>
        </w:rPr>
        <w:t xml:space="preserve"> lines 438-439</w:t>
      </w:r>
      <w:r w:rsidR="006C4CDB" w:rsidRPr="002964B0">
        <w:rPr>
          <w:color w:val="000000" w:themeColor="text1"/>
        </w:rPr>
        <w:t xml:space="preserve"> that</w:t>
      </w:r>
      <w:r w:rsidR="00AD2917" w:rsidRPr="002964B0">
        <w:rPr>
          <w:color w:val="000000" w:themeColor="text1"/>
        </w:rPr>
        <w:t xml:space="preserve"> </w:t>
      </w:r>
      <w:r w:rsidR="006C4CDB" w:rsidRPr="002964B0">
        <w:rPr>
          <w:color w:val="000000" w:themeColor="text1"/>
        </w:rPr>
        <w:t>“….</w:t>
      </w:r>
      <w:r w:rsidR="00AD2917" w:rsidRPr="002964B0">
        <w:rPr>
          <w:color w:val="000000" w:themeColor="text1"/>
        </w:rPr>
        <w:t xml:space="preserve">rigorous </w:t>
      </w:r>
      <w:r w:rsidR="00AD2917" w:rsidRPr="002964B0">
        <w:rPr>
          <w:color w:val="000000" w:themeColor="text1"/>
        </w:rPr>
        <w:lastRenderedPageBreak/>
        <w:t xml:space="preserve">and strict criteria need to be </w:t>
      </w:r>
      <w:r w:rsidR="006C4CDB" w:rsidRPr="002964B0">
        <w:rPr>
          <w:color w:val="000000" w:themeColor="text1"/>
        </w:rPr>
        <w:t>applied in</w:t>
      </w:r>
      <w:r w:rsidR="00AD2917" w:rsidRPr="002964B0">
        <w:rPr>
          <w:color w:val="000000" w:themeColor="text1"/>
        </w:rPr>
        <w:t xml:space="preserve"> order to avoid intra and/or inter-observer biases in the area/volume and T1 value calculations.</w:t>
      </w:r>
      <w:r w:rsidR="006C4CDB" w:rsidRPr="002964B0">
        <w:rPr>
          <w:color w:val="000000" w:themeColor="text1"/>
        </w:rPr>
        <w:t xml:space="preserve">” </w:t>
      </w:r>
    </w:p>
    <w:p w14:paraId="76FF56A3" w14:textId="77777777" w:rsidR="008C3784" w:rsidRPr="002964B0" w:rsidRDefault="007E34D5" w:rsidP="007E34D5">
      <w:pPr>
        <w:rPr>
          <w:color w:val="000000" w:themeColor="text1"/>
        </w:rPr>
      </w:pPr>
      <w:r w:rsidRPr="0069753B">
        <w:rPr>
          <w:color w:val="FF0000"/>
        </w:rPr>
        <w:br/>
      </w:r>
      <w:r w:rsidRPr="002964B0">
        <w:rPr>
          <w:color w:val="000000" w:themeColor="text1"/>
        </w:rPr>
        <w:t>Step 5.11: Why didn't the authors start by creating R1maps in the first place? In this way mean R1 values can be directly calculated on a slice by slice basis or for the entire volume immediately.</w:t>
      </w:r>
    </w:p>
    <w:p w14:paraId="2126B642" w14:textId="4D428CED" w:rsidR="008C3784" w:rsidRPr="002964B0" w:rsidRDefault="000B520A" w:rsidP="007E34D5">
      <w:pPr>
        <w:rPr>
          <w:color w:val="000000" w:themeColor="text1"/>
        </w:rPr>
      </w:pPr>
      <w:r w:rsidRPr="00F61329">
        <w:rPr>
          <w:b/>
          <w:bCs/>
          <w:color w:val="000000" w:themeColor="text1"/>
        </w:rPr>
        <w:t xml:space="preserve">Answer: </w:t>
      </w:r>
      <w:r w:rsidR="00F528E9" w:rsidRPr="002964B0">
        <w:rPr>
          <w:color w:val="000000" w:themeColor="text1"/>
        </w:rPr>
        <w:t>We agree with the reviewer</w:t>
      </w:r>
      <w:r w:rsidR="00262974" w:rsidRPr="002964B0">
        <w:rPr>
          <w:color w:val="000000" w:themeColor="text1"/>
        </w:rPr>
        <w:t>’</w:t>
      </w:r>
      <w:r w:rsidR="00F528E9" w:rsidRPr="002964B0">
        <w:rPr>
          <w:color w:val="000000" w:themeColor="text1"/>
        </w:rPr>
        <w:t xml:space="preserve">s point. </w:t>
      </w:r>
      <w:r w:rsidR="00262974" w:rsidRPr="002964B0">
        <w:rPr>
          <w:color w:val="000000" w:themeColor="text1"/>
        </w:rPr>
        <w:t xml:space="preserve">Generation of R1 maps has </w:t>
      </w:r>
      <w:r w:rsidR="002964B0" w:rsidRPr="002964B0">
        <w:rPr>
          <w:color w:val="000000" w:themeColor="text1"/>
        </w:rPr>
        <w:t xml:space="preserve">however </w:t>
      </w:r>
      <w:r w:rsidR="00262974" w:rsidRPr="002964B0">
        <w:rPr>
          <w:color w:val="000000" w:themeColor="text1"/>
        </w:rPr>
        <w:t>not been implemented on the scanner computer yet. For this reason, we generated the R1 values retrospectively</w:t>
      </w:r>
      <w:r w:rsidR="002964B0" w:rsidRPr="002964B0">
        <w:rPr>
          <w:color w:val="000000" w:themeColor="text1"/>
        </w:rPr>
        <w:t xml:space="preserve"> by inverting the T1 values</w:t>
      </w:r>
      <w:r w:rsidR="00262974" w:rsidRPr="002964B0">
        <w:rPr>
          <w:color w:val="000000" w:themeColor="text1"/>
        </w:rPr>
        <w:t xml:space="preserve">. </w:t>
      </w:r>
    </w:p>
    <w:p w14:paraId="6B5D0A33" w14:textId="77777777" w:rsidR="00262974" w:rsidRPr="002964B0" w:rsidRDefault="007E34D5" w:rsidP="007E34D5">
      <w:pPr>
        <w:rPr>
          <w:color w:val="000000" w:themeColor="text1"/>
        </w:rPr>
      </w:pPr>
      <w:r w:rsidRPr="002964B0">
        <w:rPr>
          <w:color w:val="000000" w:themeColor="text1"/>
        </w:rPr>
        <w:br/>
        <w:t>Discussion: "Determining vascular … treat atherosclerotic-related risk", rephrase such that it is clear that imaging markers are aimed at monitoring treatment effects.</w:t>
      </w:r>
    </w:p>
    <w:p w14:paraId="7419098F" w14:textId="3879CEAF" w:rsidR="00262974" w:rsidRPr="002964B0" w:rsidRDefault="00BF438D" w:rsidP="007E34D5">
      <w:pPr>
        <w:rPr>
          <w:color w:val="000000" w:themeColor="text1"/>
        </w:rPr>
      </w:pPr>
      <w:r w:rsidRPr="00F61329">
        <w:rPr>
          <w:b/>
          <w:bCs/>
          <w:color w:val="000000" w:themeColor="text1"/>
        </w:rPr>
        <w:t>Answer:</w:t>
      </w:r>
      <w:r>
        <w:rPr>
          <w:b/>
          <w:bCs/>
          <w:color w:val="000000" w:themeColor="text1"/>
        </w:rPr>
        <w:t xml:space="preserve"> </w:t>
      </w:r>
      <w:r w:rsidR="00A2275E" w:rsidRPr="002964B0">
        <w:rPr>
          <w:color w:val="000000" w:themeColor="text1"/>
        </w:rPr>
        <w:t>We have r</w:t>
      </w:r>
      <w:r w:rsidR="002964B0" w:rsidRPr="002964B0">
        <w:rPr>
          <w:color w:val="000000" w:themeColor="text1"/>
        </w:rPr>
        <w:t>evised</w:t>
      </w:r>
      <w:r w:rsidR="00A2275E" w:rsidRPr="002964B0">
        <w:rPr>
          <w:color w:val="000000" w:themeColor="text1"/>
        </w:rPr>
        <w:t xml:space="preserve"> the sentence to read: </w:t>
      </w:r>
      <w:r>
        <w:rPr>
          <w:color w:val="000000" w:themeColor="text1"/>
        </w:rPr>
        <w:t>“</w:t>
      </w:r>
      <w:r w:rsidR="00A2275E" w:rsidRPr="002964B0">
        <w:rPr>
          <w:bCs/>
          <w:color w:val="000000" w:themeColor="text1"/>
        </w:rPr>
        <w:t xml:space="preserve">Determining vascular endothelial health is an attractive imaging </w:t>
      </w:r>
      <w:r>
        <w:rPr>
          <w:bCs/>
          <w:color w:val="000000" w:themeColor="text1"/>
        </w:rPr>
        <w:t>bio</w:t>
      </w:r>
      <w:r w:rsidR="00A2275E" w:rsidRPr="002964B0">
        <w:rPr>
          <w:bCs/>
          <w:color w:val="000000" w:themeColor="text1"/>
        </w:rPr>
        <w:t>marker that can potentially be used to diagnose atherosclerotic-related risk and to monitor treatment effects.”</w:t>
      </w:r>
    </w:p>
    <w:p w14:paraId="3D7C5591" w14:textId="3D5A87DA" w:rsidR="00A2275E" w:rsidRPr="002964B0" w:rsidRDefault="007E34D5" w:rsidP="007E34D5">
      <w:pPr>
        <w:rPr>
          <w:color w:val="000000" w:themeColor="text1"/>
        </w:rPr>
      </w:pPr>
      <w:r w:rsidRPr="0069753B">
        <w:rPr>
          <w:color w:val="FF0000"/>
        </w:rPr>
        <w:br/>
      </w:r>
      <w:r w:rsidRPr="002964B0">
        <w:rPr>
          <w:color w:val="000000" w:themeColor="text1"/>
        </w:rPr>
        <w:t>Discussion: Include a section in the Discussion that explains how the methodology would be different when using high-field small animal scanners,</w:t>
      </w:r>
      <w:r w:rsidR="001E52AF" w:rsidRPr="002964B0">
        <w:rPr>
          <w:color w:val="000000" w:themeColor="text1"/>
        </w:rPr>
        <w:t xml:space="preserve"> </w:t>
      </w:r>
      <w:r w:rsidRPr="002964B0">
        <w:rPr>
          <w:color w:val="000000" w:themeColor="text1"/>
        </w:rPr>
        <w:t>which are more commonly used in preclinical imaging than clinical scanner setups</w:t>
      </w:r>
      <w:r w:rsidR="00A2275E" w:rsidRPr="002964B0">
        <w:rPr>
          <w:color w:val="000000" w:themeColor="text1"/>
        </w:rPr>
        <w:t>.</w:t>
      </w:r>
      <w:r w:rsidRPr="002964B0">
        <w:rPr>
          <w:color w:val="000000" w:themeColor="text1"/>
        </w:rPr>
        <w:br/>
      </w:r>
      <w:r w:rsidR="00BF438D" w:rsidRPr="00F61329">
        <w:rPr>
          <w:b/>
          <w:bCs/>
          <w:color w:val="000000" w:themeColor="text1"/>
        </w:rPr>
        <w:t>Answer:</w:t>
      </w:r>
      <w:r w:rsidR="00BF438D">
        <w:rPr>
          <w:b/>
          <w:bCs/>
          <w:color w:val="000000" w:themeColor="text1"/>
        </w:rPr>
        <w:t xml:space="preserve"> </w:t>
      </w:r>
      <w:r w:rsidR="0069753B" w:rsidRPr="002964B0">
        <w:rPr>
          <w:color w:val="000000" w:themeColor="text1"/>
        </w:rPr>
        <w:t>To address this comment we have added the following sentence in the Discussion: “Although, we describe this methodology using a clinical scanner set up the MRI protocols can also be implemented when using high-field small animal scanners. Theses scanners frequently offer inversion recovery, T1 mapping and angiography protocols that can be used or can be programmed in collaboration with the scanner manufacturers.”</w:t>
      </w:r>
    </w:p>
    <w:p w14:paraId="16C1F002" w14:textId="77777777" w:rsidR="0069753B" w:rsidRPr="002964B0" w:rsidRDefault="0069753B" w:rsidP="007E34D5">
      <w:pPr>
        <w:rPr>
          <w:color w:val="000000" w:themeColor="text1"/>
        </w:rPr>
      </w:pPr>
    </w:p>
    <w:p w14:paraId="38D4305D" w14:textId="48C3D7B7" w:rsidR="00DC40CB" w:rsidRDefault="007E34D5" w:rsidP="007E34D5">
      <w:r w:rsidRPr="007E34D5">
        <w:rPr>
          <w:b/>
          <w:bCs/>
        </w:rPr>
        <w:t>Reviewer #2:</w:t>
      </w:r>
      <w:r w:rsidRPr="007E34D5">
        <w:br/>
        <w:t>Manuscript Summary:</w:t>
      </w:r>
      <w:r w:rsidRPr="007E34D5">
        <w:br/>
        <w:t xml:space="preserve">The manuscript by </w:t>
      </w:r>
      <w:proofErr w:type="spellStart"/>
      <w:r w:rsidRPr="007E34D5">
        <w:t>Dr.</w:t>
      </w:r>
      <w:proofErr w:type="spellEnd"/>
      <w:r w:rsidRPr="007E34D5">
        <w:t xml:space="preserve"> Phinikaridou and colleagues is a nice effort to collect and summarize a body of work done by authors over more than a decade in this field. The manuscript concisely and accurately describes important imaging protocols that will be helpful to anyone working in the field of imaging of endothelium. Although supposed to be a condensed summary of prior work with a focus on specific protocols, this reviewer feels that there is a need for some editing that would make the manuscript sufficiently dissimilar from previously published works (see below).</w:t>
      </w:r>
      <w:r w:rsidRPr="007E34D5">
        <w:br/>
      </w:r>
    </w:p>
    <w:p w14:paraId="55B9135B" w14:textId="78D9DA19" w:rsidR="00672EE3" w:rsidRDefault="007E34D5" w:rsidP="007E34D5">
      <w:r w:rsidRPr="007E34D5">
        <w:t>Major Concerns:</w:t>
      </w:r>
      <w:r w:rsidRPr="007E34D5">
        <w:br/>
        <w:t>None</w:t>
      </w:r>
      <w:r w:rsidRPr="007E34D5">
        <w:br/>
      </w:r>
    </w:p>
    <w:p w14:paraId="10427577" w14:textId="1C376C90" w:rsidR="008426B6" w:rsidRPr="002964B0" w:rsidRDefault="007E34D5" w:rsidP="007E34D5">
      <w:pPr>
        <w:rPr>
          <w:color w:val="000000" w:themeColor="text1"/>
        </w:rPr>
      </w:pPr>
      <w:r w:rsidRPr="007E34D5">
        <w:t>Minor Concerns:</w:t>
      </w:r>
      <w:r w:rsidRPr="007E34D5">
        <w:br/>
      </w:r>
      <w:r w:rsidRPr="002964B0">
        <w:rPr>
          <w:color w:val="000000" w:themeColor="text1"/>
        </w:rPr>
        <w:t xml:space="preserve">Lines 76-77 are more similar than expected to that in previously published manuscript </w:t>
      </w:r>
      <w:proofErr w:type="spellStart"/>
      <w:r w:rsidRPr="002964B0">
        <w:rPr>
          <w:color w:val="000000" w:themeColor="text1"/>
        </w:rPr>
        <w:t>doi</w:t>
      </w:r>
      <w:proofErr w:type="spellEnd"/>
      <w:r w:rsidRPr="002964B0">
        <w:rPr>
          <w:color w:val="000000" w:themeColor="text1"/>
        </w:rPr>
        <w:t>/10.1161/CIRCIMAGING.116.004910</w:t>
      </w:r>
      <w:r w:rsidRPr="002964B0">
        <w:rPr>
          <w:color w:val="000000" w:themeColor="text1"/>
        </w:rPr>
        <w:br/>
      </w:r>
      <w:r w:rsidR="00BF438D" w:rsidRPr="00F61329">
        <w:rPr>
          <w:b/>
          <w:bCs/>
          <w:color w:val="000000" w:themeColor="text1"/>
        </w:rPr>
        <w:t>Answer:</w:t>
      </w:r>
      <w:r w:rsidR="00BF438D">
        <w:rPr>
          <w:b/>
          <w:bCs/>
          <w:color w:val="000000" w:themeColor="text1"/>
        </w:rPr>
        <w:t xml:space="preserve"> </w:t>
      </w:r>
      <w:r w:rsidR="00BA56D3" w:rsidRPr="002964B0">
        <w:rPr>
          <w:color w:val="000000" w:themeColor="text1"/>
          <w:shd w:val="clear" w:color="auto" w:fill="FFFFFF"/>
          <w:lang w:eastAsia="en-GB"/>
        </w:rPr>
        <w:t>We have re-phrase this sentence</w:t>
      </w:r>
      <w:r w:rsidR="008D1A24">
        <w:rPr>
          <w:color w:val="000000" w:themeColor="text1"/>
          <w:shd w:val="clear" w:color="auto" w:fill="FFFFFF"/>
          <w:lang w:eastAsia="en-GB"/>
        </w:rPr>
        <w:t xml:space="preserve"> </w:t>
      </w:r>
      <w:r w:rsidR="00BA56D3" w:rsidRPr="002964B0">
        <w:rPr>
          <w:color w:val="000000" w:themeColor="text1"/>
          <w:shd w:val="clear" w:color="auto" w:fill="FFFFFF"/>
          <w:lang w:eastAsia="en-GB"/>
        </w:rPr>
        <w:t xml:space="preserve">to read as “However, both the function and permeability of the endothelial cells can deteriorate in the presence of cardiovascular risk factors </w:t>
      </w:r>
      <w:r w:rsidR="00BA56D3" w:rsidRPr="002964B0">
        <w:rPr>
          <w:color w:val="000000" w:themeColor="text1"/>
        </w:rPr>
        <w:t>(e.g. smoking, high cholesterol, diabetes, systemic inflammation, oxidative stress) and by blood flow hemodynamic patterns.”</w:t>
      </w:r>
    </w:p>
    <w:p w14:paraId="1D4F8C24" w14:textId="77777777" w:rsidR="00672EE3" w:rsidRDefault="00672EE3" w:rsidP="007E34D5"/>
    <w:p w14:paraId="2D17E794" w14:textId="091BF2E8" w:rsidR="008426B6" w:rsidRPr="002964B0" w:rsidRDefault="007E34D5" w:rsidP="007E34D5">
      <w:pPr>
        <w:rPr>
          <w:rStyle w:val="Hyperlink"/>
          <w:color w:val="000000" w:themeColor="text1"/>
        </w:rPr>
      </w:pPr>
      <w:r w:rsidRPr="002964B0">
        <w:rPr>
          <w:color w:val="000000" w:themeColor="text1"/>
        </w:rPr>
        <w:lastRenderedPageBreak/>
        <w:t>Lines 230-248 need some editing to be sufficiently original as compared to previously published abstract at </w:t>
      </w:r>
      <w:hyperlink r:id="rId9" w:history="1">
        <w:r w:rsidRPr="002964B0">
          <w:rPr>
            <w:rStyle w:val="Hyperlink"/>
            <w:color w:val="000000" w:themeColor="text1"/>
          </w:rPr>
          <w:t>https://cds.ismrm.org/</w:t>
        </w:r>
      </w:hyperlink>
    </w:p>
    <w:p w14:paraId="7954C982" w14:textId="1CDCEF5C" w:rsidR="008426B6" w:rsidRPr="002964B0" w:rsidRDefault="00BF438D" w:rsidP="007E34D5">
      <w:pPr>
        <w:rPr>
          <w:color w:val="000000" w:themeColor="text1"/>
        </w:rPr>
      </w:pPr>
      <w:r w:rsidRPr="00F61329">
        <w:rPr>
          <w:b/>
          <w:bCs/>
          <w:color w:val="000000" w:themeColor="text1"/>
        </w:rPr>
        <w:t>Answer:</w:t>
      </w:r>
      <w:r>
        <w:rPr>
          <w:b/>
          <w:bCs/>
          <w:color w:val="000000" w:themeColor="text1"/>
        </w:rPr>
        <w:t xml:space="preserve"> </w:t>
      </w:r>
      <w:r w:rsidR="008426B6" w:rsidRPr="002964B0">
        <w:rPr>
          <w:color w:val="000000" w:themeColor="text1"/>
        </w:rPr>
        <w:t xml:space="preserve">We </w:t>
      </w:r>
      <w:r w:rsidR="0022519B" w:rsidRPr="002964B0">
        <w:rPr>
          <w:color w:val="000000" w:themeColor="text1"/>
        </w:rPr>
        <w:t xml:space="preserve">do not have access to the </w:t>
      </w:r>
      <w:proofErr w:type="spellStart"/>
      <w:r w:rsidR="0022519B" w:rsidRPr="002964B0">
        <w:rPr>
          <w:color w:val="000000" w:themeColor="text1"/>
        </w:rPr>
        <w:t>ismrm</w:t>
      </w:r>
      <w:proofErr w:type="spellEnd"/>
      <w:r w:rsidR="0022519B" w:rsidRPr="002964B0">
        <w:rPr>
          <w:color w:val="000000" w:themeColor="text1"/>
        </w:rPr>
        <w:t xml:space="preserve"> link but we </w:t>
      </w:r>
      <w:r w:rsidR="008426B6" w:rsidRPr="002964B0">
        <w:rPr>
          <w:color w:val="000000" w:themeColor="text1"/>
        </w:rPr>
        <w:t>have rephrased the sentences</w:t>
      </w:r>
      <w:r w:rsidR="0022519B" w:rsidRPr="002964B0">
        <w:rPr>
          <w:color w:val="000000" w:themeColor="text1"/>
        </w:rPr>
        <w:t xml:space="preserve"> to avoid duplications</w:t>
      </w:r>
      <w:r w:rsidR="008D1A24">
        <w:rPr>
          <w:color w:val="000000" w:themeColor="text1"/>
        </w:rPr>
        <w:t xml:space="preserve"> as requested</w:t>
      </w:r>
      <w:r w:rsidR="0022519B" w:rsidRPr="002964B0">
        <w:rPr>
          <w:color w:val="000000" w:themeColor="text1"/>
        </w:rPr>
        <w:t>.</w:t>
      </w:r>
      <w:r w:rsidR="008426B6" w:rsidRPr="002964B0">
        <w:rPr>
          <w:color w:val="000000" w:themeColor="text1"/>
        </w:rPr>
        <w:t xml:space="preserve"> </w:t>
      </w:r>
    </w:p>
    <w:p w14:paraId="3B001C95" w14:textId="44C3727E" w:rsidR="007E34D5" w:rsidRPr="002964B0" w:rsidRDefault="007E34D5" w:rsidP="007E34D5">
      <w:pPr>
        <w:rPr>
          <w:color w:val="000000" w:themeColor="text1"/>
        </w:rPr>
      </w:pPr>
      <w:r w:rsidRPr="002964B0">
        <w:rPr>
          <w:color w:val="000000" w:themeColor="text1"/>
        </w:rPr>
        <w:br/>
        <w:t>Lines 408-419 are more similar than expected to that in previously published manuscript DOI: 10.1161/CIRCULATIONAHA.112.092098</w:t>
      </w:r>
      <w:r w:rsidRPr="002964B0">
        <w:rPr>
          <w:color w:val="000000" w:themeColor="text1"/>
        </w:rPr>
        <w:br/>
        <w:t>"revised November 2017" is indicated in the footer of the manuscript? Is this a part of previous submission? Please explain.</w:t>
      </w:r>
    </w:p>
    <w:p w14:paraId="1ACBD216" w14:textId="3D8EE6A8" w:rsidR="007467BC" w:rsidRPr="002964B0" w:rsidRDefault="007467BC">
      <w:pPr>
        <w:rPr>
          <w:color w:val="000000" w:themeColor="text1"/>
        </w:rPr>
      </w:pPr>
    </w:p>
    <w:p w14:paraId="3787307D" w14:textId="28011B45" w:rsidR="00B64ED5" w:rsidRPr="002964B0" w:rsidRDefault="00BF438D" w:rsidP="00B64ED5">
      <w:pPr>
        <w:rPr>
          <w:color w:val="000000" w:themeColor="text1"/>
        </w:rPr>
      </w:pPr>
      <w:r w:rsidRPr="00F61329">
        <w:rPr>
          <w:b/>
          <w:bCs/>
          <w:color w:val="000000" w:themeColor="text1"/>
        </w:rPr>
        <w:t>Answer:</w:t>
      </w:r>
      <w:r>
        <w:rPr>
          <w:b/>
          <w:bCs/>
          <w:color w:val="000000" w:themeColor="text1"/>
        </w:rPr>
        <w:t xml:space="preserve"> </w:t>
      </w:r>
      <w:r w:rsidR="0022519B" w:rsidRPr="002964B0">
        <w:rPr>
          <w:color w:val="000000" w:themeColor="text1"/>
        </w:rPr>
        <w:t>We have deleted the footer “revised 2017”. Th</w:t>
      </w:r>
      <w:r w:rsidR="002964B0" w:rsidRPr="002964B0">
        <w:rPr>
          <w:color w:val="000000" w:themeColor="text1"/>
        </w:rPr>
        <w:t>is</w:t>
      </w:r>
      <w:r w:rsidR="0022519B" w:rsidRPr="002964B0">
        <w:rPr>
          <w:color w:val="000000" w:themeColor="text1"/>
        </w:rPr>
        <w:t xml:space="preserve"> was part of the template we revised from the </w:t>
      </w:r>
      <w:proofErr w:type="spellStart"/>
      <w:r w:rsidR="0022519B" w:rsidRPr="002964B0">
        <w:rPr>
          <w:color w:val="000000" w:themeColor="text1"/>
        </w:rPr>
        <w:t>JoVE</w:t>
      </w:r>
      <w:proofErr w:type="spellEnd"/>
      <w:r w:rsidR="008D1A24">
        <w:rPr>
          <w:color w:val="000000" w:themeColor="text1"/>
        </w:rPr>
        <w:t xml:space="preserve"> and it is not part of a previous submission</w:t>
      </w:r>
      <w:r w:rsidR="0022519B" w:rsidRPr="002964B0">
        <w:rPr>
          <w:color w:val="000000" w:themeColor="text1"/>
        </w:rPr>
        <w:t>. We have also rephrased the sentences between lines 408-419, to avoid similarities with our previous publication.</w:t>
      </w:r>
      <w:r w:rsidR="002964B0" w:rsidRPr="002964B0">
        <w:rPr>
          <w:color w:val="000000" w:themeColor="text1"/>
        </w:rPr>
        <w:t xml:space="preserve"> The section now reads as:</w:t>
      </w:r>
      <w:r w:rsidR="0022519B" w:rsidRPr="002964B0">
        <w:rPr>
          <w:color w:val="000000" w:themeColor="text1"/>
        </w:rPr>
        <w:t xml:space="preserve"> </w:t>
      </w:r>
      <w:r w:rsidR="00B64ED5" w:rsidRPr="002964B0">
        <w:rPr>
          <w:color w:val="000000" w:themeColor="text1"/>
        </w:rPr>
        <w:t>“</w:t>
      </w:r>
      <w:r w:rsidR="008D1A24" w:rsidRPr="008D1A24">
        <w:rPr>
          <w:color w:val="000000" w:themeColor="text1"/>
        </w:rPr>
        <w:t xml:space="preserve">Mechanistically, both the albumin-bound and unbound-fraction of gadofosveset are small enough to pass through breaks in the endothelial junctions and </w:t>
      </w:r>
      <w:r w:rsidR="008D1A24">
        <w:rPr>
          <w:color w:val="000000" w:themeColor="text1"/>
        </w:rPr>
        <w:t>lead to</w:t>
      </w:r>
      <w:r w:rsidR="008D1A24" w:rsidRPr="008D1A24">
        <w:rPr>
          <w:color w:val="000000" w:themeColor="text1"/>
        </w:rPr>
        <w:t xml:space="preserve"> MRI signal enhancement. Additionally, it is possible that the unbound-fraction may also bind to intraplaque albumin after it enters the vessel wall and result in signal enhancement. We have observed that the relaxivity of the vessel wall is r</w:t>
      </w:r>
      <w:r w:rsidR="008D1A24" w:rsidRPr="008D1A24">
        <w:rPr>
          <w:color w:val="000000" w:themeColor="text1"/>
          <w:vertAlign w:val="subscript"/>
        </w:rPr>
        <w:t>1</w:t>
      </w:r>
      <w:r w:rsidR="008D1A24" w:rsidRPr="008D1A24">
        <w:rPr>
          <w:color w:val="000000" w:themeColor="text1"/>
        </w:rPr>
        <w:t xml:space="preserve"> ≈17 mmol/L/s, when gadofosveset is injected at a clinical dose. This value is closer to that reported for the albumin-bound fraction (r</w:t>
      </w:r>
      <w:r w:rsidR="008D1A24" w:rsidRPr="008D1A24">
        <w:rPr>
          <w:color w:val="000000" w:themeColor="text1"/>
          <w:vertAlign w:val="subscript"/>
        </w:rPr>
        <w:t>1</w:t>
      </w:r>
      <w:r w:rsidR="008D1A24" w:rsidRPr="008D1A24">
        <w:rPr>
          <w:color w:val="000000" w:themeColor="text1"/>
        </w:rPr>
        <w:t xml:space="preserve"> ≈25 mmol/L/s) compared to the free-fraction (r</w:t>
      </w:r>
      <w:r w:rsidR="008D1A24" w:rsidRPr="008D1A24">
        <w:rPr>
          <w:color w:val="000000" w:themeColor="text1"/>
          <w:vertAlign w:val="subscript"/>
        </w:rPr>
        <w:t>1</w:t>
      </w:r>
      <w:r w:rsidR="008D1A24" w:rsidRPr="008D1A24">
        <w:rPr>
          <w:color w:val="000000" w:themeColor="text1"/>
        </w:rPr>
        <w:t xml:space="preserve"> ≈6.6 mmol/L/s) </w:t>
      </w:r>
      <w:r w:rsidR="008D1A24" w:rsidRPr="008D1A24">
        <w:rPr>
          <w:color w:val="000000" w:themeColor="text1"/>
        </w:rPr>
        <w:fldChar w:fldCharType="begin">
          <w:fldData xml:space="preserve">PEVuZE5vdGU+PENpdGU+PEF1dGhvcj5QaGluaWthcmlkb3U8L0F1dGhvcj48WWVhcj4yMDEyPC9Z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</w:fldData>
        </w:fldChar>
      </w:r>
      <w:r w:rsidR="008D1A24" w:rsidRPr="008D1A24">
        <w:rPr>
          <w:color w:val="000000" w:themeColor="text1"/>
        </w:rPr>
        <w:instrText xml:space="preserve"> ADDIN EN.CITE </w:instrText>
      </w:r>
      <w:r w:rsidR="008D1A24" w:rsidRPr="008D1A24">
        <w:rPr>
          <w:color w:val="000000" w:themeColor="text1"/>
        </w:rPr>
        <w:fldChar w:fldCharType="begin">
          <w:fldData xml:space="preserve">PEVuZE5vdGU+PENpdGU+PEF1dGhvcj5QaGluaWthcmlkb3U8L0F1dGhvcj48WWVhcj4yMDEyPC9Z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</w:fldData>
        </w:fldChar>
      </w:r>
      <w:r w:rsidR="008D1A24" w:rsidRPr="008D1A24">
        <w:rPr>
          <w:color w:val="000000" w:themeColor="text1"/>
        </w:rPr>
        <w:instrText xml:space="preserve"> ADDIN EN.CITE.DATA </w:instrText>
      </w:r>
      <w:r w:rsidR="008D1A24" w:rsidRPr="008D1A24">
        <w:rPr>
          <w:color w:val="000000" w:themeColor="text1"/>
        </w:rPr>
      </w:r>
      <w:r w:rsidR="008D1A24" w:rsidRPr="008D1A24">
        <w:rPr>
          <w:color w:val="000000" w:themeColor="text1"/>
        </w:rPr>
        <w:fldChar w:fldCharType="end"/>
      </w:r>
      <w:r w:rsidR="008D1A24" w:rsidRPr="008D1A24">
        <w:rPr>
          <w:color w:val="000000" w:themeColor="text1"/>
        </w:rPr>
      </w:r>
      <w:r w:rsidR="008D1A24" w:rsidRPr="008D1A24">
        <w:rPr>
          <w:color w:val="000000" w:themeColor="text1"/>
        </w:rPr>
        <w:fldChar w:fldCharType="separate"/>
      </w:r>
      <w:r w:rsidR="008D1A24" w:rsidRPr="008D1A24">
        <w:rPr>
          <w:color w:val="000000" w:themeColor="text1"/>
          <w:vertAlign w:val="superscript"/>
        </w:rPr>
        <w:t>5,29</w:t>
      </w:r>
      <w:r w:rsidR="008D1A24" w:rsidRPr="008D1A24">
        <w:rPr>
          <w:color w:val="000000" w:themeColor="text1"/>
        </w:rPr>
        <w:fldChar w:fldCharType="end"/>
      </w:r>
      <w:r w:rsidR="00B64ED5" w:rsidRPr="002964B0">
        <w:rPr>
          <w:color w:val="000000" w:themeColor="text1"/>
        </w:rPr>
        <w:t>”</w:t>
      </w:r>
      <w:r w:rsidR="008D1A24">
        <w:rPr>
          <w:color w:val="000000" w:themeColor="text1"/>
        </w:rPr>
        <w:t>.</w:t>
      </w:r>
    </w:p>
    <w:p w14:paraId="2E3398FE" w14:textId="6E4EE9F3" w:rsidR="0022519B" w:rsidRDefault="0022519B">
      <w:pPr>
        <w:rPr>
          <w:color w:val="000000" w:themeColor="text1"/>
        </w:rPr>
      </w:pPr>
    </w:p>
    <w:p w14:paraId="6472019E" w14:textId="04B4EB6F" w:rsidR="00B270EB" w:rsidRDefault="00B270EB">
      <w:pPr>
        <w:rPr>
          <w:color w:val="000000" w:themeColor="text1"/>
        </w:rPr>
      </w:pPr>
    </w:p>
    <w:p w14:paraId="2BB8BD6B" w14:textId="77777777" w:rsidR="00B270EB" w:rsidRPr="002964B0" w:rsidRDefault="00B270EB">
      <w:pPr>
        <w:rPr>
          <w:color w:val="000000" w:themeColor="text1"/>
        </w:rPr>
      </w:pPr>
    </w:p>
    <w:sectPr w:rsidR="00B270EB" w:rsidRPr="002964B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Impact">
    <w:altName w:val="Impact"/>
    <w:panose1 w:val="020B0806030902050204"/>
    <w:charset w:val="00"/>
    <w:family w:val="swiss"/>
    <w:pitch w:val="variable"/>
    <w:sig w:usb0="00000287" w:usb1="00000000" w:usb2="00000000" w:usb3="00000000" w:csb0="0000009F" w:csb1="00000000"/>
  </w:font>
  <w:font w:name="Helvetica Narrow">
    <w:altName w:val="Arial Narrow"/>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arrow">
    <w:altName w:val="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3DB1832"/>
    <w:multiLevelType w:val="hybridMultilevel"/>
    <w:tmpl w:val="92F2F10A"/>
    <w:lvl w:ilvl="0" w:tplc="F1480254">
      <w:start w:val="1"/>
      <w:numFmt w:val="decimal"/>
      <w:lvlText w:val="%1."/>
      <w:lvlJc w:val="left"/>
      <w:pPr>
        <w:ind w:left="720" w:hanging="360"/>
      </w:pPr>
      <w:rPr>
        <w:rFonts w:hint="default"/>
        <w:b w:val="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68836F7"/>
    <w:multiLevelType w:val="hybridMultilevel"/>
    <w:tmpl w:val="1A94E0D0"/>
    <w:lvl w:ilvl="0" w:tplc="DF3EDB6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FFC3DA4"/>
    <w:multiLevelType w:val="hybridMultilevel"/>
    <w:tmpl w:val="F05829A8"/>
    <w:lvl w:ilvl="0" w:tplc="5A60A612">
      <w:start w:val="1"/>
      <w:numFmt w:val="decimal"/>
      <w:lvlText w:val="%1."/>
      <w:lvlJc w:val="left"/>
      <w:pPr>
        <w:ind w:left="720" w:hanging="360"/>
      </w:pPr>
      <w:rPr>
        <w:rFonts w:hint="default"/>
        <w:b w:val="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4"/>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34D5"/>
    <w:rsid w:val="00004746"/>
    <w:rsid w:val="000366DB"/>
    <w:rsid w:val="00042A0D"/>
    <w:rsid w:val="000461D7"/>
    <w:rsid w:val="0008131E"/>
    <w:rsid w:val="000B520A"/>
    <w:rsid w:val="000B5EFE"/>
    <w:rsid w:val="000C48C6"/>
    <w:rsid w:val="00133447"/>
    <w:rsid w:val="00145487"/>
    <w:rsid w:val="001617DB"/>
    <w:rsid w:val="00174EA0"/>
    <w:rsid w:val="00177CF8"/>
    <w:rsid w:val="00187316"/>
    <w:rsid w:val="0018754A"/>
    <w:rsid w:val="001D5421"/>
    <w:rsid w:val="001E52AF"/>
    <w:rsid w:val="00210388"/>
    <w:rsid w:val="0022519B"/>
    <w:rsid w:val="00235771"/>
    <w:rsid w:val="00245543"/>
    <w:rsid w:val="00246EDD"/>
    <w:rsid w:val="002572CF"/>
    <w:rsid w:val="00262974"/>
    <w:rsid w:val="00276422"/>
    <w:rsid w:val="00284B6A"/>
    <w:rsid w:val="002964B0"/>
    <w:rsid w:val="002B5F62"/>
    <w:rsid w:val="002C7426"/>
    <w:rsid w:val="00344FCA"/>
    <w:rsid w:val="003459B7"/>
    <w:rsid w:val="003739C4"/>
    <w:rsid w:val="003A7BFD"/>
    <w:rsid w:val="003E22A3"/>
    <w:rsid w:val="003F08CA"/>
    <w:rsid w:val="00412847"/>
    <w:rsid w:val="00427121"/>
    <w:rsid w:val="00457059"/>
    <w:rsid w:val="00492632"/>
    <w:rsid w:val="00492CF6"/>
    <w:rsid w:val="004C7358"/>
    <w:rsid w:val="005322F6"/>
    <w:rsid w:val="00533A7B"/>
    <w:rsid w:val="005441FE"/>
    <w:rsid w:val="00565454"/>
    <w:rsid w:val="00566CA3"/>
    <w:rsid w:val="00603937"/>
    <w:rsid w:val="006103CC"/>
    <w:rsid w:val="0062604E"/>
    <w:rsid w:val="00635702"/>
    <w:rsid w:val="0066251A"/>
    <w:rsid w:val="00672EE3"/>
    <w:rsid w:val="00682337"/>
    <w:rsid w:val="00693B85"/>
    <w:rsid w:val="0069529E"/>
    <w:rsid w:val="0069753B"/>
    <w:rsid w:val="006A3CCD"/>
    <w:rsid w:val="006C4CDB"/>
    <w:rsid w:val="006D1D6F"/>
    <w:rsid w:val="006D5DB4"/>
    <w:rsid w:val="006F3284"/>
    <w:rsid w:val="007467BC"/>
    <w:rsid w:val="00753032"/>
    <w:rsid w:val="007955B2"/>
    <w:rsid w:val="007B307D"/>
    <w:rsid w:val="007C6E7A"/>
    <w:rsid w:val="007D6D94"/>
    <w:rsid w:val="007E34D5"/>
    <w:rsid w:val="00816232"/>
    <w:rsid w:val="00822AA8"/>
    <w:rsid w:val="008426B6"/>
    <w:rsid w:val="00896A36"/>
    <w:rsid w:val="008A479D"/>
    <w:rsid w:val="008C3784"/>
    <w:rsid w:val="008D1A24"/>
    <w:rsid w:val="008F65F3"/>
    <w:rsid w:val="009831AB"/>
    <w:rsid w:val="00A20DEC"/>
    <w:rsid w:val="00A2275E"/>
    <w:rsid w:val="00A26916"/>
    <w:rsid w:val="00A3770A"/>
    <w:rsid w:val="00A40462"/>
    <w:rsid w:val="00A42DBA"/>
    <w:rsid w:val="00A47768"/>
    <w:rsid w:val="00AA419E"/>
    <w:rsid w:val="00AC0F5D"/>
    <w:rsid w:val="00AD2917"/>
    <w:rsid w:val="00AD4ADD"/>
    <w:rsid w:val="00B13C34"/>
    <w:rsid w:val="00B270EB"/>
    <w:rsid w:val="00B30015"/>
    <w:rsid w:val="00B408F3"/>
    <w:rsid w:val="00B54551"/>
    <w:rsid w:val="00B64ED5"/>
    <w:rsid w:val="00BA090B"/>
    <w:rsid w:val="00BA20D2"/>
    <w:rsid w:val="00BA56D3"/>
    <w:rsid w:val="00BB41F9"/>
    <w:rsid w:val="00BD6DD2"/>
    <w:rsid w:val="00BF23A3"/>
    <w:rsid w:val="00BF438D"/>
    <w:rsid w:val="00C029E2"/>
    <w:rsid w:val="00C059AF"/>
    <w:rsid w:val="00C30EED"/>
    <w:rsid w:val="00C36EDF"/>
    <w:rsid w:val="00C65CCF"/>
    <w:rsid w:val="00C9587C"/>
    <w:rsid w:val="00C9712E"/>
    <w:rsid w:val="00CA4018"/>
    <w:rsid w:val="00CC48B7"/>
    <w:rsid w:val="00CC713A"/>
    <w:rsid w:val="00CD0F67"/>
    <w:rsid w:val="00D0527C"/>
    <w:rsid w:val="00D21712"/>
    <w:rsid w:val="00D41031"/>
    <w:rsid w:val="00D411C3"/>
    <w:rsid w:val="00D433E3"/>
    <w:rsid w:val="00D45ED9"/>
    <w:rsid w:val="00D5110B"/>
    <w:rsid w:val="00D56F3D"/>
    <w:rsid w:val="00D734E2"/>
    <w:rsid w:val="00D74843"/>
    <w:rsid w:val="00DA505F"/>
    <w:rsid w:val="00DC3F36"/>
    <w:rsid w:val="00DC40CB"/>
    <w:rsid w:val="00DF01A6"/>
    <w:rsid w:val="00E05E54"/>
    <w:rsid w:val="00E06BB6"/>
    <w:rsid w:val="00E14B60"/>
    <w:rsid w:val="00E2595A"/>
    <w:rsid w:val="00E83151"/>
    <w:rsid w:val="00EA14A3"/>
    <w:rsid w:val="00EB7684"/>
    <w:rsid w:val="00EE7F55"/>
    <w:rsid w:val="00EF1F65"/>
    <w:rsid w:val="00F02B33"/>
    <w:rsid w:val="00F04434"/>
    <w:rsid w:val="00F07662"/>
    <w:rsid w:val="00F11ED5"/>
    <w:rsid w:val="00F122D7"/>
    <w:rsid w:val="00F16541"/>
    <w:rsid w:val="00F528E9"/>
    <w:rsid w:val="00F61329"/>
    <w:rsid w:val="00FB6D1F"/>
    <w:rsid w:val="00FC6DB4"/>
    <w:rsid w:val="00FE358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2180FF"/>
  <w15:chartTrackingRefBased/>
  <w15:docId w15:val="{D6DA9AFF-45A8-7E4B-B79E-0B91FA4A27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E34D5"/>
    <w:rPr>
      <w:color w:val="0563C1" w:themeColor="hyperlink"/>
      <w:u w:val="single"/>
    </w:rPr>
  </w:style>
  <w:style w:type="character" w:styleId="UnresolvedMention">
    <w:name w:val="Unresolved Mention"/>
    <w:basedOn w:val="DefaultParagraphFont"/>
    <w:uiPriority w:val="99"/>
    <w:semiHidden/>
    <w:unhideWhenUsed/>
    <w:rsid w:val="007E34D5"/>
    <w:rPr>
      <w:color w:val="605E5C"/>
      <w:shd w:val="clear" w:color="auto" w:fill="E1DFDD"/>
    </w:rPr>
  </w:style>
  <w:style w:type="paragraph" w:styleId="ListParagraph">
    <w:name w:val="List Paragraph"/>
    <w:basedOn w:val="Normal"/>
    <w:uiPriority w:val="34"/>
    <w:qFormat/>
    <w:rsid w:val="00F122D7"/>
    <w:pPr>
      <w:ind w:left="720"/>
      <w:contextualSpacing/>
    </w:pPr>
  </w:style>
  <w:style w:type="character" w:styleId="FollowedHyperlink">
    <w:name w:val="FollowedHyperlink"/>
    <w:basedOn w:val="DefaultParagraphFont"/>
    <w:uiPriority w:val="99"/>
    <w:semiHidden/>
    <w:unhideWhenUsed/>
    <w:rsid w:val="008426B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95621904">
      <w:bodyDiv w:val="1"/>
      <w:marLeft w:val="0"/>
      <w:marRight w:val="0"/>
      <w:marTop w:val="0"/>
      <w:marBottom w:val="0"/>
      <w:divBdr>
        <w:top w:val="none" w:sz="0" w:space="0" w:color="auto"/>
        <w:left w:val="none" w:sz="0" w:space="0" w:color="auto"/>
        <w:bottom w:val="none" w:sz="0" w:space="0" w:color="auto"/>
        <w:right w:val="none" w:sz="0" w:space="0" w:color="auto"/>
      </w:divBdr>
    </w:div>
    <w:div w:id="1366104635">
      <w:bodyDiv w:val="1"/>
      <w:marLeft w:val="0"/>
      <w:marRight w:val="0"/>
      <w:marTop w:val="0"/>
      <w:marBottom w:val="0"/>
      <w:divBdr>
        <w:top w:val="none" w:sz="0" w:space="0" w:color="auto"/>
        <w:left w:val="none" w:sz="0" w:space="0" w:color="auto"/>
        <w:bottom w:val="none" w:sz="0" w:space="0" w:color="auto"/>
        <w:right w:val="none" w:sz="0" w:space="0" w:color="auto"/>
      </w:divBdr>
    </w:div>
    <w:div w:id="1368407085">
      <w:bodyDiv w:val="1"/>
      <w:marLeft w:val="0"/>
      <w:marRight w:val="0"/>
      <w:marTop w:val="0"/>
      <w:marBottom w:val="0"/>
      <w:divBdr>
        <w:top w:val="none" w:sz="0" w:space="0" w:color="auto"/>
        <w:left w:val="none" w:sz="0" w:space="0" w:color="auto"/>
        <w:bottom w:val="none" w:sz="0" w:space="0" w:color="auto"/>
        <w:right w:val="none" w:sz="0" w:space="0" w:color="auto"/>
      </w:divBdr>
    </w:div>
    <w:div w:id="20629040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hyperlink" Target="mailto:alkystis.1.phinikaridou@kcl.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alkystis.1.phinikaridou@kcl.ac.uk" TargetMode="External"/><Relationship Id="rId11" Type="http://schemas.openxmlformats.org/officeDocument/2006/relationships/theme" Target="theme/theme1.xml"/><Relationship Id="rId5" Type="http://schemas.openxmlformats.org/officeDocument/2006/relationships/image" Target="media/image1.emf"/><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cds.ismrm.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9</TotalTime>
  <Pages>7</Pages>
  <Words>2362</Words>
  <Characters>13467</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nikaridou, Alkystis</dc:creator>
  <cp:keywords/>
  <dc:description/>
  <cp:lastModifiedBy>Phinikaridou, Alkystis</cp:lastModifiedBy>
  <cp:revision>54</cp:revision>
  <dcterms:created xsi:type="dcterms:W3CDTF">2021-05-12T10:29:00Z</dcterms:created>
  <dcterms:modified xsi:type="dcterms:W3CDTF">2021-05-24T14:44:00Z</dcterms:modified>
</cp:coreProperties>
</file>